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05A266" w14:textId="393C9DBA" w:rsidR="00F34B05" w:rsidRPr="00E048F3" w:rsidRDefault="00811E15" w:rsidP="002161A5">
      <w:pPr>
        <w:shd w:val="clear" w:color="auto" w:fill="FFFFFF"/>
        <w:spacing w:before="240" w:after="360"/>
        <w:jc w:val="center"/>
        <w:outlineLvl w:val="3"/>
        <w:rPr>
          <w:rFonts w:ascii="Arial" w:hAnsi="Arial" w:cs="Arial"/>
          <w:b/>
          <w:bCs/>
          <w:sz w:val="27"/>
          <w:szCs w:val="27"/>
        </w:rPr>
      </w:pPr>
      <w:r w:rsidRPr="00811E15">
        <w:rPr>
          <w:rFonts w:ascii="Arial" w:hAnsi="Arial" w:cs="Arial"/>
          <w:b/>
          <w:bCs/>
          <w:sz w:val="27"/>
          <w:szCs w:val="27"/>
        </w:rPr>
        <w:t>Angiotensin converting enzyme inhibitors and risk of cancer</w:t>
      </w:r>
    </w:p>
    <w:p w14:paraId="4AF41836" w14:textId="5D3C7EE7" w:rsidR="00560143" w:rsidRDefault="006C7A64" w:rsidP="00E2271F">
      <w:pPr>
        <w:pStyle w:val="Header4"/>
        <w:rPr>
          <w:u w:val="none"/>
        </w:rPr>
      </w:pPr>
      <w:bookmarkStart w:id="0" w:name="clinical_question"/>
      <w:bookmarkEnd w:id="0"/>
      <w:r>
        <w:rPr>
          <w:u w:val="none"/>
        </w:rPr>
        <w:t>Introduction</w:t>
      </w:r>
    </w:p>
    <w:p w14:paraId="7D8686AA" w14:textId="2DE07FD5" w:rsidR="001A717B" w:rsidRPr="001A717B" w:rsidRDefault="001A717B" w:rsidP="006C7A64">
      <w:pPr>
        <w:spacing w:beforeLines="100" w:before="240" w:after="20"/>
        <w:rPr>
          <w:rFonts w:ascii="Arial" w:hAnsi="Arial" w:cs="Arial"/>
          <w:bCs/>
          <w:i/>
          <w:iCs/>
        </w:rPr>
      </w:pPr>
      <w:r w:rsidRPr="00282A06">
        <w:rPr>
          <w:rFonts w:ascii="Arial" w:hAnsi="Arial" w:cs="Arial"/>
          <w:bCs/>
          <w:i/>
          <w:iCs/>
        </w:rPr>
        <w:t>What are ACE inhibitors?</w:t>
      </w:r>
    </w:p>
    <w:p w14:paraId="10C9D112" w14:textId="342BBB9C" w:rsidR="002161A5" w:rsidRDefault="002161A5" w:rsidP="006C7A64">
      <w:pPr>
        <w:spacing w:beforeLines="100" w:before="240" w:after="20"/>
        <w:rPr>
          <w:rFonts w:ascii="Arial" w:hAnsi="Arial" w:cs="Arial"/>
          <w:bCs/>
        </w:rPr>
      </w:pPr>
      <w:r>
        <w:rPr>
          <w:rFonts w:ascii="Arial" w:hAnsi="Arial" w:cs="Arial"/>
          <w:bCs/>
        </w:rPr>
        <w:t>Angiotensin</w:t>
      </w:r>
      <w:r>
        <w:rPr>
          <w:rFonts w:ascii="Arial" w:hAnsi="Arial" w:cs="Arial"/>
          <w:bCs/>
        </w:rPr>
        <w:t>-converting en</w:t>
      </w:r>
      <w:r w:rsidR="00CA0570">
        <w:rPr>
          <w:rFonts w:ascii="Arial" w:hAnsi="Arial" w:cs="Arial"/>
          <w:bCs/>
        </w:rPr>
        <w:t>z</w:t>
      </w:r>
      <w:r>
        <w:rPr>
          <w:rFonts w:ascii="Arial" w:hAnsi="Arial" w:cs="Arial"/>
          <w:bCs/>
        </w:rPr>
        <w:t>yme (ACE) inhibitors</w:t>
      </w:r>
      <w:r>
        <w:rPr>
          <w:rFonts w:ascii="Arial" w:hAnsi="Arial" w:cs="Arial"/>
          <w:bCs/>
        </w:rPr>
        <w:t xml:space="preserve"> </w:t>
      </w:r>
      <w:r>
        <w:rPr>
          <w:rFonts w:ascii="Arial" w:hAnsi="Arial" w:cs="Arial"/>
          <w:bCs/>
        </w:rPr>
        <w:t>are factors that prevent an enzyme from producing angiotensin II which subsequentially narrows down vessels. Since angiotensin II releases substances t</w:t>
      </w:r>
      <w:bookmarkStart w:id="1" w:name="_GoBack"/>
      <w:bookmarkEnd w:id="1"/>
      <w:r>
        <w:rPr>
          <w:rFonts w:ascii="Arial" w:hAnsi="Arial" w:cs="Arial"/>
          <w:bCs/>
        </w:rPr>
        <w:t>hat raise blood pressure, ACE inhibitors also have the effect of lowering blood pressure</w:t>
      </w:r>
      <w:r>
        <w:rPr>
          <w:rFonts w:ascii="Arial" w:hAnsi="Arial" w:cs="Arial"/>
          <w:bCs/>
        </w:rPr>
        <w:t xml:space="preserve"> </w:t>
      </w:r>
      <w:r w:rsidR="005E53FF">
        <w:rPr>
          <w:rFonts w:ascii="Arial" w:hAnsi="Arial" w:cs="Arial"/>
          <w:bCs/>
        </w:rPr>
        <w:fldChar w:fldCharType="begin" w:fldLock="1"/>
      </w:r>
      <w:r w:rsidR="005E53FF">
        <w:rPr>
          <w:rFonts w:ascii="Arial" w:hAnsi="Arial" w:cs="Arial"/>
          <w:bCs/>
        </w:rPr>
        <w:instrText>ADDIN CSL_CITATION {"citationItems":[{"id":"ITEM-1","itemData":{"URL":"https://www.mayoclinic.org/diseases-conditions/high-blood-pressure/in-depth/ace-inhibitors/art-20047480","accessed":{"date-parts":[["2020","2","2"]]},"id":"ITEM-1","issued":{"date-parts":[["0"]]},"title":"Angiotensin-converting enzyme (ACE) inhibitors - Mayo Clinic","type":"webpage"},"uris":["http://www.mendeley.com/documents/?uuid=5d9ca93c-2604-34b3-a8ee-6e4660847685"]}],"mendeley":{"formattedCitation":"(“Angiotensin-converting enzyme (ACE) inhibitors - Mayo Clinic,” n.d.)","plainTextFormattedCitation":"(“Angiotensin-converting enzyme (ACE) inhibitors - Mayo Clinic,” n.d.)","previouslyFormattedCitation":"(“Angiotensin-converting enzyme (ACE) inhibitors - Mayo Clinic,” n.d.)"},"properties":{"noteIndex":0},"schema":"https://github.com/citation-style-language/schema/raw/master/csl-citation.json"}</w:instrText>
      </w:r>
      <w:r w:rsidR="005E53FF">
        <w:rPr>
          <w:rFonts w:ascii="Arial" w:hAnsi="Arial" w:cs="Arial"/>
          <w:bCs/>
        </w:rPr>
        <w:fldChar w:fldCharType="separate"/>
      </w:r>
      <w:r w:rsidR="005E53FF" w:rsidRPr="005E53FF">
        <w:rPr>
          <w:rFonts w:ascii="Arial" w:hAnsi="Arial" w:cs="Arial"/>
          <w:bCs/>
          <w:noProof/>
        </w:rPr>
        <w:t>(“Angiotensin-converting enzyme (ACE) inhibitors - Mayo Clinic,” n.d.)</w:t>
      </w:r>
      <w:r w:rsidR="005E53FF">
        <w:rPr>
          <w:rFonts w:ascii="Arial" w:hAnsi="Arial" w:cs="Arial"/>
          <w:bCs/>
        </w:rPr>
        <w:fldChar w:fldCharType="end"/>
      </w:r>
      <w:r w:rsidR="005E53FF">
        <w:rPr>
          <w:rFonts w:ascii="Arial" w:hAnsi="Arial" w:cs="Arial"/>
          <w:bCs/>
        </w:rPr>
        <w:t xml:space="preserve">. </w:t>
      </w:r>
      <w:r w:rsidR="005E53FF">
        <w:rPr>
          <w:rFonts w:ascii="Arial" w:hAnsi="Arial" w:cs="Arial"/>
          <w:bCs/>
        </w:rPr>
        <w:t xml:space="preserve">Examples of ACE inhibitors include Accupril (Quinapril), </w:t>
      </w:r>
      <w:proofErr w:type="spellStart"/>
      <w:r w:rsidR="005E53FF">
        <w:rPr>
          <w:rFonts w:ascii="Arial" w:hAnsi="Arial" w:cs="Arial"/>
          <w:bCs/>
        </w:rPr>
        <w:t>Aceon</w:t>
      </w:r>
      <w:proofErr w:type="spellEnd"/>
      <w:r w:rsidR="005E53FF">
        <w:rPr>
          <w:rFonts w:ascii="Arial" w:hAnsi="Arial" w:cs="Arial"/>
          <w:bCs/>
        </w:rPr>
        <w:t xml:space="preserve"> (Perindopril), </w:t>
      </w:r>
      <w:proofErr w:type="spellStart"/>
      <w:r w:rsidR="005E53FF">
        <w:rPr>
          <w:rFonts w:ascii="Arial" w:hAnsi="Arial" w:cs="Arial"/>
          <w:bCs/>
        </w:rPr>
        <w:t>Altace</w:t>
      </w:r>
      <w:proofErr w:type="spellEnd"/>
      <w:r w:rsidR="005E53FF">
        <w:rPr>
          <w:rFonts w:ascii="Arial" w:hAnsi="Arial" w:cs="Arial"/>
          <w:bCs/>
        </w:rPr>
        <w:t xml:space="preserve"> (Ramipril), Benazepril (Lotensin), </w:t>
      </w:r>
      <w:proofErr w:type="spellStart"/>
      <w:r w:rsidR="005E53FF">
        <w:rPr>
          <w:rFonts w:ascii="Arial" w:hAnsi="Arial" w:cs="Arial"/>
          <w:bCs/>
        </w:rPr>
        <w:t>Capoten</w:t>
      </w:r>
      <w:proofErr w:type="spellEnd"/>
      <w:r w:rsidR="005E53FF">
        <w:rPr>
          <w:rFonts w:ascii="Arial" w:hAnsi="Arial" w:cs="Arial"/>
          <w:bCs/>
        </w:rPr>
        <w:t xml:space="preserve"> (Captopril), Enalapril (Vasotec), </w:t>
      </w:r>
      <w:proofErr w:type="spellStart"/>
      <w:r w:rsidR="005E53FF">
        <w:rPr>
          <w:rFonts w:ascii="Arial" w:hAnsi="Arial" w:cs="Arial"/>
          <w:bCs/>
        </w:rPr>
        <w:t>Fosinopril</w:t>
      </w:r>
      <w:proofErr w:type="spellEnd"/>
      <w:r w:rsidR="005E53FF">
        <w:rPr>
          <w:rFonts w:ascii="Arial" w:hAnsi="Arial" w:cs="Arial"/>
          <w:bCs/>
        </w:rPr>
        <w:t xml:space="preserve"> (</w:t>
      </w:r>
      <w:proofErr w:type="spellStart"/>
      <w:r w:rsidR="005E53FF">
        <w:rPr>
          <w:rFonts w:ascii="Arial" w:hAnsi="Arial" w:cs="Arial"/>
          <w:bCs/>
        </w:rPr>
        <w:t>Monopril</w:t>
      </w:r>
      <w:proofErr w:type="spellEnd"/>
      <w:r w:rsidR="005E53FF">
        <w:rPr>
          <w:rFonts w:ascii="Arial" w:hAnsi="Arial" w:cs="Arial"/>
          <w:bCs/>
        </w:rPr>
        <w:t xml:space="preserve">), Lisinopril (Prinivil, Zestril), </w:t>
      </w:r>
      <w:proofErr w:type="spellStart"/>
      <w:r w:rsidR="005E53FF">
        <w:rPr>
          <w:rFonts w:ascii="Arial" w:hAnsi="Arial" w:cs="Arial"/>
          <w:bCs/>
        </w:rPr>
        <w:t>Mavik</w:t>
      </w:r>
      <w:proofErr w:type="spellEnd"/>
      <w:r w:rsidR="005E53FF">
        <w:rPr>
          <w:rFonts w:ascii="Arial" w:hAnsi="Arial" w:cs="Arial"/>
          <w:bCs/>
        </w:rPr>
        <w:t xml:space="preserve"> (Trandolapril) and </w:t>
      </w:r>
      <w:proofErr w:type="spellStart"/>
      <w:r w:rsidR="005E53FF">
        <w:rPr>
          <w:rFonts w:ascii="Arial" w:hAnsi="Arial" w:cs="Arial"/>
          <w:bCs/>
        </w:rPr>
        <w:t>Moexipril</w:t>
      </w:r>
      <w:proofErr w:type="spellEnd"/>
      <w:r w:rsidR="005E53FF">
        <w:rPr>
          <w:rFonts w:ascii="Arial" w:hAnsi="Arial" w:cs="Arial"/>
          <w:bCs/>
        </w:rPr>
        <w:t xml:space="preserve"> (</w:t>
      </w:r>
      <w:proofErr w:type="spellStart"/>
      <w:r w:rsidR="005E53FF">
        <w:rPr>
          <w:rFonts w:ascii="Arial" w:hAnsi="Arial" w:cs="Arial"/>
          <w:bCs/>
        </w:rPr>
        <w:t>Univasc</w:t>
      </w:r>
      <w:proofErr w:type="spellEnd"/>
      <w:r w:rsidR="005E53FF">
        <w:rPr>
          <w:rFonts w:ascii="Arial" w:hAnsi="Arial" w:cs="Arial"/>
          <w:bCs/>
        </w:rPr>
        <w:t>)</w:t>
      </w:r>
      <w:r w:rsidR="005E53FF">
        <w:rPr>
          <w:rFonts w:ascii="Arial" w:hAnsi="Arial" w:cs="Arial"/>
          <w:bCs/>
        </w:rPr>
        <w:t xml:space="preserve"> </w:t>
      </w:r>
      <w:r w:rsidR="005E53FF">
        <w:rPr>
          <w:rFonts w:ascii="Arial" w:hAnsi="Arial" w:cs="Arial"/>
          <w:bCs/>
        </w:rPr>
        <w:fldChar w:fldCharType="begin" w:fldLock="1"/>
      </w:r>
      <w:r w:rsidR="0081074E">
        <w:rPr>
          <w:rFonts w:ascii="Arial" w:hAnsi="Arial" w:cs="Arial"/>
          <w:bCs/>
        </w:rPr>
        <w:instrText>ADDIN CSL_CITATION {"citationItems":[{"id":"ITEM-1","itemData":{"URL":"https://www.webmd.com/heart-disease/guide/medicine-ace-inhibitors#1","accessed":{"date-parts":[["2020","2","2"]]},"id":"ITEM-1","issued":{"date-parts":[["0"]]},"title":"Types of ACE Inhibitors for Heart Disease Treatment","type":"webpage"},"uris":["http://www.mendeley.com/documents/?uuid=c18bcaac-e36a-3c82-b7a1-d08af8d45019"]}],"mendeley":{"formattedCitation":"(“Types of ACE Inhibitors for Heart Disease Treatment,” n.d.)","plainTextFormattedCitation":"(“Types of ACE Inhibitors for Heart Disease Treatment,” n.d.)","previouslyFormattedCitation":"(“Types of ACE Inhibitors for Heart Disease Treatment,” n.d.)"},"properties":{"noteIndex":0},"schema":"https://github.com/citation-style-language/schema/raw/master/csl-citation.json"}</w:instrText>
      </w:r>
      <w:r w:rsidR="005E53FF">
        <w:rPr>
          <w:rFonts w:ascii="Arial" w:hAnsi="Arial" w:cs="Arial"/>
          <w:bCs/>
        </w:rPr>
        <w:fldChar w:fldCharType="separate"/>
      </w:r>
      <w:r w:rsidR="005E53FF" w:rsidRPr="005E53FF">
        <w:rPr>
          <w:rFonts w:ascii="Arial" w:hAnsi="Arial" w:cs="Arial"/>
          <w:bCs/>
          <w:noProof/>
        </w:rPr>
        <w:t>(“Types of ACE Inhibitors for Heart Disease Treatment,” n.d.)</w:t>
      </w:r>
      <w:r w:rsidR="005E53FF">
        <w:rPr>
          <w:rFonts w:ascii="Arial" w:hAnsi="Arial" w:cs="Arial"/>
          <w:bCs/>
        </w:rPr>
        <w:fldChar w:fldCharType="end"/>
      </w:r>
      <w:r w:rsidR="005E53FF">
        <w:rPr>
          <w:rFonts w:ascii="Arial" w:hAnsi="Arial" w:cs="Arial"/>
          <w:bCs/>
        </w:rPr>
        <w:t xml:space="preserve">. </w:t>
      </w:r>
      <w:r w:rsidR="00D13568">
        <w:rPr>
          <w:rFonts w:ascii="Arial" w:hAnsi="Arial" w:cs="Arial"/>
          <w:bCs/>
        </w:rPr>
        <w:t xml:space="preserve"> </w:t>
      </w:r>
    </w:p>
    <w:p w14:paraId="19896AEB" w14:textId="2738DF03" w:rsidR="001A717B" w:rsidRPr="001A717B" w:rsidRDefault="001A717B" w:rsidP="001A717B">
      <w:pPr>
        <w:spacing w:beforeLines="100" w:before="240" w:after="20"/>
        <w:rPr>
          <w:rFonts w:ascii="Arial" w:hAnsi="Arial" w:cs="Arial"/>
          <w:bCs/>
          <w:i/>
          <w:iCs/>
        </w:rPr>
      </w:pPr>
      <w:r w:rsidRPr="00282A06">
        <w:rPr>
          <w:rFonts w:ascii="Arial" w:hAnsi="Arial" w:cs="Arial"/>
          <w:bCs/>
          <w:i/>
          <w:iCs/>
        </w:rPr>
        <w:t>When are they prescribed?</w:t>
      </w:r>
    </w:p>
    <w:p w14:paraId="4C7C8E01" w14:textId="291C1640" w:rsidR="001A717B" w:rsidRDefault="001A717B" w:rsidP="006C7A64">
      <w:pPr>
        <w:spacing w:beforeLines="100" w:before="240" w:after="20"/>
        <w:rPr>
          <w:rFonts w:ascii="Arial" w:hAnsi="Arial" w:cs="Arial"/>
          <w:bCs/>
        </w:rPr>
      </w:pPr>
      <w:r>
        <w:rPr>
          <w:rFonts w:ascii="Arial" w:hAnsi="Arial" w:cs="Arial"/>
          <w:bCs/>
        </w:rPr>
        <w:t>ACE inhibitors are considered as “first-line therapy” for stage 1 hypertension (systolic pressure from 130-139mm Hg or diastolic pressure from 80-89mm Hg)</w:t>
      </w:r>
      <w:r>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URL":"https://www.mayoclinic.org/diseases-conditions/high-blood-pressure/diagnosis-treatment/drc-20373417","accessed":{"date-parts":[["2020","2","2"]]},"id":"ITEM-1","issued":{"date-parts":[["0"]]},"title":"High blood pressure (hypertension) - Diagnosis and treatment - Mayo Clinic","type":"webpage"},"uris":["http://www.mendeley.com/documents/?uuid=619a07d0-1807-3b00-83b3-82d8d0ff1d77"]}],"mendeley":{"formattedCitation":"(“High blood pressure (hypertension) - Diagnosis and treatment - Mayo Clinic,” n.d.)","plainTextFormattedCitation":"(“High blood pressure (hypertension) - Diagnosis and treatment - Mayo Clinic,” n.d.)","previouslyFormattedCitation":"(“High blood pressure (hypertension) - Diagnosis and treatment - Mayo Clinic,” n.d.)"},"properties":{"noteIndex":0},"schema":"https://github.com/citation-style-language/schema/raw/master/csl-citation.json"}</w:instrText>
      </w:r>
      <w:r>
        <w:rPr>
          <w:rFonts w:ascii="Arial" w:hAnsi="Arial" w:cs="Arial"/>
          <w:bCs/>
        </w:rPr>
        <w:fldChar w:fldCharType="separate"/>
      </w:r>
      <w:r w:rsidRPr="001A717B">
        <w:rPr>
          <w:rFonts w:ascii="Arial" w:hAnsi="Arial" w:cs="Arial"/>
          <w:bCs/>
          <w:noProof/>
        </w:rPr>
        <w:t>(“High blood pressure (hypertension) - Diagnosis and treatment - Mayo Clinic,” n.d.)</w:t>
      </w:r>
      <w:r>
        <w:rPr>
          <w:rFonts w:ascii="Arial" w:hAnsi="Arial" w:cs="Arial"/>
          <w:bCs/>
        </w:rPr>
        <w:fldChar w:fldCharType="end"/>
      </w:r>
      <w:r>
        <w:rPr>
          <w:rFonts w:ascii="Arial" w:hAnsi="Arial" w:cs="Arial"/>
          <w:bCs/>
        </w:rPr>
        <w:t xml:space="preserve">. </w:t>
      </w:r>
      <w:r>
        <w:rPr>
          <w:rFonts w:ascii="Arial" w:hAnsi="Arial" w:cs="Arial"/>
          <w:bCs/>
        </w:rPr>
        <w:t>They are also used in the treatment of renal artery stenosis (RAS) which causes the release of renin and leads to renin-dependent hypertension. These inhibitors reduce arterial and venous pressures by dilating arterial and venous vessels via preventing the formation of angiotensin II</w:t>
      </w:r>
      <w:r>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DOI":"10.1097/01.NURSE.0000524762.35753.23","ISSN":"15388689","author":[{"dropping-particle":"","family":"Dalal","given":"Kavitha S.","non-dropping-particle":"","parse-names":false,"suffix":""},{"dropping-particle":"","family":"Bridgeman","given":"Mary Barna","non-dropping-particle":"","parse-names":false,"suffix":""}],"container-title":"Nursing","id":"ITEM-1","issue":"11","issued":{"date-parts":[["2017"]]},"page":"63","title":"Cardiovascular drugs","type":"article-journal","volume":"47"},"uris":["http://www.mendeley.com/documents/?uuid=576700e7-5bbf-4213-b5b4-1ea4ea334911"]}],"mendeley":{"formattedCitation":"(Dalal &amp; Bridgeman, 2017)","plainTextFormattedCitation":"(Dalal &amp; Bridgeman, 2017)","previouslyFormattedCitation":"(Dalal &amp; Bridgeman, 2017)"},"properties":{"noteIndex":0},"schema":"https://github.com/citation-style-language/schema/raw/master/csl-citation.json"}</w:instrText>
      </w:r>
      <w:r>
        <w:rPr>
          <w:rFonts w:ascii="Arial" w:hAnsi="Arial" w:cs="Arial"/>
          <w:bCs/>
        </w:rPr>
        <w:fldChar w:fldCharType="separate"/>
      </w:r>
      <w:r w:rsidRPr="001A717B">
        <w:rPr>
          <w:rFonts w:ascii="Arial" w:hAnsi="Arial" w:cs="Arial"/>
          <w:bCs/>
          <w:noProof/>
        </w:rPr>
        <w:t>(Dalal &amp; Bridgeman, 2017)</w:t>
      </w:r>
      <w:r>
        <w:rPr>
          <w:rFonts w:ascii="Arial" w:hAnsi="Arial" w:cs="Arial"/>
          <w:bCs/>
        </w:rPr>
        <w:fldChar w:fldCharType="end"/>
      </w:r>
      <w:r>
        <w:rPr>
          <w:rFonts w:ascii="Arial" w:hAnsi="Arial" w:cs="Arial"/>
          <w:bCs/>
        </w:rPr>
        <w:t xml:space="preserve">. Moreover, </w:t>
      </w:r>
      <w:r>
        <w:rPr>
          <w:rFonts w:ascii="Arial" w:hAnsi="Arial" w:cs="Arial"/>
          <w:bCs/>
        </w:rPr>
        <w:t>ACE inhibitors demonstrated tissue protection of organs while achieving same control of blood pressure and are reported to improve kidney and heart function, as well as eye and peripheral nerve function, in patients with diabetes</w:t>
      </w:r>
      <w:r>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DOI":"10.2165/00003495-200161130-00001","ISSN":"00126667","abstract":"The adjective 'epidemic' is now attributed to the rapidly growing number of patients with diabetes mellitus, mainly type 2, and the specific complications linked to this disorder. Provided they are recognised early enough, these different complications can be treated; in some patients the evolutive course of these complications can be slowed or even stopped. Furthermore, some recent observations suggest that specific tissular lesions may be prevented or even reversed. Although glycaemic control is essential, other therapeutic measures that must also be taken include those to control blood pressure and to lower lipid levels. Of the agents available to control the complications of diabetes mellitus, cardiovascular drugs, and particularly ACE inhibitors, have a pre-eminent place. Experimental and epidemiological data suggest that activation of the renin-angiotensinaldosterone system plays an important role in increasing in the micro- and macrovascular complications in patients with diabetes mellitus. Not only are ACE inhibitors potent antihypertensive agents but there is a growing body of data indicating that also they have a specific 'organ-protective' effect. For the same degree of blood pressure control, compared with other antihypertensive agents, ACE inhibitors demonstrate function and tissue protection of considered organs. ACE inhibitors have been reported to improve kidney, heart, and to a lesser extent, eye and peripheral nerve function of patients with diabetes mellitus. These favourable effects are the result of inhibition of both haemodynamic and tissular effects of angiotensin II. Finally, there are a growing number of arguments favouring the use of ACE inhibitors very early in patients with diabetes mellitus.","author":[{"dropping-particle":"","family":"Cordonnier","given":"Daniel J.","non-dropping-particle":"","parse-names":false,"suffix":""},{"dropping-particle":"","family":"Zaoui","given":"Philippe","non-dropping-particle":"","parse-names":false,"suffix":""},{"dropping-particle":"","family":"Halimi","given":"Serge","non-dropping-particle":"","parse-names":false,"suffix":""}],"container-title":"Drugs","id":"ITEM-1","issue":"13","issued":{"date-parts":[["2001"]]},"page":"1883-1892","title":"Role of ACE Inhibitors in Patients with Diabetes Mellitus","type":"article-journal","volume":"61"},"uris":["http://www.mendeley.com/documents/?uuid=b0e68684-193b-40db-ab2c-1f2cf617c070"]}],"mendeley":{"formattedCitation":"(Cordonnier, Zaoui, &amp; Halimi, 2001)","plainTextFormattedCitation":"(Cordonnier, Zaoui, &amp; Halimi, 2001)","previouslyFormattedCitation":"(Cordonnier, Zaoui, &amp; Halimi, 2001)"},"properties":{"noteIndex":0},"schema":"https://github.com/citation-style-language/schema/raw/master/csl-citation.json"}</w:instrText>
      </w:r>
      <w:r>
        <w:rPr>
          <w:rFonts w:ascii="Arial" w:hAnsi="Arial" w:cs="Arial"/>
          <w:bCs/>
        </w:rPr>
        <w:fldChar w:fldCharType="separate"/>
      </w:r>
      <w:r w:rsidRPr="001A717B">
        <w:rPr>
          <w:rFonts w:ascii="Arial" w:hAnsi="Arial" w:cs="Arial"/>
          <w:bCs/>
          <w:noProof/>
        </w:rPr>
        <w:t>(Cordonnier, Zaoui, &amp; Halimi, 2001)</w:t>
      </w:r>
      <w:r>
        <w:rPr>
          <w:rFonts w:ascii="Arial" w:hAnsi="Arial" w:cs="Arial"/>
          <w:bCs/>
        </w:rPr>
        <w:fldChar w:fldCharType="end"/>
      </w:r>
      <w:r>
        <w:rPr>
          <w:rFonts w:ascii="Arial" w:hAnsi="Arial" w:cs="Arial"/>
          <w:bCs/>
        </w:rPr>
        <w:t xml:space="preserve">. </w:t>
      </w:r>
      <w:r>
        <w:rPr>
          <w:rFonts w:ascii="Arial" w:hAnsi="Arial" w:cs="Arial"/>
          <w:bCs/>
        </w:rPr>
        <w:t>These effects are the result of the inhibition mechanism of ACE inhibitors on angiotensin II.</w:t>
      </w:r>
      <w:r>
        <w:rPr>
          <w:rFonts w:ascii="Arial" w:hAnsi="Arial" w:cs="Arial"/>
          <w:bCs/>
        </w:rPr>
        <w:t xml:space="preserve"> They are also </w:t>
      </w:r>
      <w:r>
        <w:rPr>
          <w:rFonts w:ascii="Arial" w:hAnsi="Arial" w:cs="Arial"/>
          <w:bCs/>
        </w:rPr>
        <w:t>commonly used in the treatment for heart conditions such as heart failure, heart attack and stroke due to its effectiveness in reducing circulating level of angiotensin II and aldosterone</w:t>
      </w:r>
      <w:r>
        <w:rPr>
          <w:rFonts w:ascii="Arial" w:hAnsi="Arial" w:cs="Arial"/>
          <w:bCs/>
        </w:rPr>
        <w:t xml:space="preserve"> </w:t>
      </w:r>
      <w:r>
        <w:rPr>
          <w:rFonts w:ascii="Arial" w:hAnsi="Arial" w:cs="Arial"/>
          <w:bCs/>
        </w:rPr>
        <w:fldChar w:fldCharType="begin" w:fldLock="1"/>
      </w:r>
      <w:r w:rsidR="006E0B64">
        <w:rPr>
          <w:rFonts w:ascii="Arial" w:hAnsi="Arial" w:cs="Arial"/>
          <w:bCs/>
        </w:rPr>
        <w:instrText>ADDIN CSL_CITATION {"citationItems":[{"id":"ITEM-1","itemData":{"ISSN":"00943509","author":[{"dropping-particle":"","family":"Kantner","given":"T. R.","non-dropping-particle":"","parse-names":false,"suffix":""}],"container-title":"Journal of Family Practice","id":"ITEM-1","issue":"3","issued":{"date-parts":[["1992"]]},"page":"305-314","title":"ACE inhibitors in congestive heart failure","type":"article-journal","volume":"35"},"uris":["http://www.mendeley.com/documents/?uuid=8ed29b5d-db6a-46e3-a3f8-94387da2ee6f"]}],"mendeley":{"formattedCitation":"(Kantner, 1992)","plainTextFormattedCitation":"(Kantner, 1992)","previouslyFormattedCitation":"(Kantner, 1992)"},"properties":{"noteIndex":0},"schema":"https://github.com/citation-style-language/schema/raw/master/csl-citation.json"}</w:instrText>
      </w:r>
      <w:r>
        <w:rPr>
          <w:rFonts w:ascii="Arial" w:hAnsi="Arial" w:cs="Arial"/>
          <w:bCs/>
        </w:rPr>
        <w:fldChar w:fldCharType="separate"/>
      </w:r>
      <w:r w:rsidRPr="001A717B">
        <w:rPr>
          <w:rFonts w:ascii="Arial" w:hAnsi="Arial" w:cs="Arial"/>
          <w:bCs/>
          <w:noProof/>
        </w:rPr>
        <w:t>(Kantner, 1992)</w:t>
      </w:r>
      <w:r>
        <w:rPr>
          <w:rFonts w:ascii="Arial" w:hAnsi="Arial" w:cs="Arial"/>
          <w:bCs/>
        </w:rPr>
        <w:fldChar w:fldCharType="end"/>
      </w:r>
      <w:r>
        <w:rPr>
          <w:rFonts w:ascii="Arial" w:hAnsi="Arial" w:cs="Arial"/>
          <w:bCs/>
        </w:rPr>
        <w:t xml:space="preserve">. </w:t>
      </w:r>
    </w:p>
    <w:p w14:paraId="4CA60CA9" w14:textId="54E141BA" w:rsidR="00DE4C3C" w:rsidRDefault="00DE4C3C" w:rsidP="00DE4C3C">
      <w:pPr>
        <w:spacing w:beforeLines="100" w:before="240" w:after="20"/>
        <w:rPr>
          <w:rFonts w:ascii="Arial" w:hAnsi="Arial" w:cs="Arial"/>
          <w:bCs/>
          <w:i/>
          <w:iCs/>
        </w:rPr>
      </w:pPr>
      <w:r>
        <w:rPr>
          <w:rFonts w:ascii="Arial" w:hAnsi="Arial" w:cs="Arial"/>
          <w:bCs/>
          <w:i/>
          <w:iCs/>
        </w:rPr>
        <w:t xml:space="preserve">Side </w:t>
      </w:r>
      <w:r w:rsidR="00F468CE">
        <w:rPr>
          <w:rFonts w:ascii="Arial" w:hAnsi="Arial" w:cs="Arial"/>
          <w:bCs/>
          <w:i/>
          <w:iCs/>
        </w:rPr>
        <w:t>E</w:t>
      </w:r>
      <w:r>
        <w:rPr>
          <w:rFonts w:ascii="Arial" w:hAnsi="Arial" w:cs="Arial"/>
          <w:bCs/>
          <w:i/>
          <w:iCs/>
        </w:rPr>
        <w:t>ffects and</w:t>
      </w:r>
      <w:r w:rsidRPr="00282A06">
        <w:rPr>
          <w:rFonts w:ascii="Arial" w:hAnsi="Arial" w:cs="Arial"/>
          <w:bCs/>
          <w:i/>
          <w:iCs/>
        </w:rPr>
        <w:t xml:space="preserve"> </w:t>
      </w:r>
      <w:r w:rsidR="00F468CE">
        <w:rPr>
          <w:rFonts w:ascii="Arial" w:hAnsi="Arial" w:cs="Arial"/>
          <w:bCs/>
          <w:i/>
          <w:iCs/>
        </w:rPr>
        <w:t>C</w:t>
      </w:r>
      <w:r w:rsidRPr="00282A06">
        <w:rPr>
          <w:rFonts w:ascii="Arial" w:hAnsi="Arial" w:cs="Arial"/>
          <w:bCs/>
          <w:i/>
          <w:iCs/>
        </w:rPr>
        <w:t>ance</w:t>
      </w:r>
      <w:r>
        <w:rPr>
          <w:rFonts w:ascii="Arial" w:hAnsi="Arial" w:cs="Arial"/>
          <w:bCs/>
          <w:i/>
          <w:iCs/>
        </w:rPr>
        <w:t xml:space="preserve">r </w:t>
      </w:r>
      <w:r w:rsidR="00F468CE">
        <w:rPr>
          <w:rFonts w:ascii="Arial" w:hAnsi="Arial" w:cs="Arial"/>
          <w:bCs/>
          <w:i/>
          <w:iCs/>
        </w:rPr>
        <w:t>R</w:t>
      </w:r>
      <w:r>
        <w:rPr>
          <w:rFonts w:ascii="Arial" w:hAnsi="Arial" w:cs="Arial"/>
          <w:bCs/>
          <w:i/>
          <w:iCs/>
        </w:rPr>
        <w:t>isk</w:t>
      </w:r>
    </w:p>
    <w:p w14:paraId="6ED7174E" w14:textId="16AC66B2" w:rsidR="00DE4C3C" w:rsidRDefault="006E0B64" w:rsidP="006C7A64">
      <w:pPr>
        <w:spacing w:beforeLines="100" w:before="240" w:after="20"/>
        <w:rPr>
          <w:rFonts w:ascii="Arial" w:hAnsi="Arial" w:cs="Arial"/>
          <w:bCs/>
        </w:rPr>
      </w:pPr>
      <w:r w:rsidRPr="006E0B64">
        <w:rPr>
          <w:rFonts w:ascii="Arial" w:hAnsi="Arial" w:cs="Arial"/>
          <w:bCs/>
        </w:rPr>
        <w:t>Side effects of taking ACE inhibitors may include cough, fatigue, dizziness, headache, loss of taste and so forth. Some studies showed these inhibitors may cause the swell of tissue in black population, women and smokers</w:t>
      </w:r>
      <w:r>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DOI":"10.1177/1060028018779082","ISBN":"1060028018","ISSN":"15426270","abstract":"Objective: To review current guidelines and recent data evaluating the efficacy and safety of angiotensin-converting enzyme (ACE) inhibitors and angiotensin receptor blockers (ARBs) in black hypertensive patients. Data Sources: Articles evaluating race-specific outcomes in hypertension were gathered using a MEDLINE search with keywords black, African American, ACE inhibitor, angiotensin receptor blocker, angiotensin system, and hypertension. Studies published from 2000 through April 2018 were reviewed. Study Selection and Data Extraction: Six guidelines, 8 monotherapy publications, and 5 combination therapy publications included race-specific results and were included in the review. The authors individually compared and contrasted the results from each publication. Data Synthesis: Numerous monotherapy trials indicate that black patients may have a reduced blood pressure (BP) response with ACE inhibitors or ARBs compared with white patients. Conversely, additional studies propose that race may not be the primary predictor of BP response. Reduced efficacy is not observed in trials involving combination therapy. Some studies suggest increased cardiovascular and cerebrovascular morbidity and mortality with ACE inhibitor or ARB monotherapy in black patients; however, data are conflicting. Relevance to Patient Care and Clinical Practice: This article clarifies vague guideline statements and informs clinicians on the appropriate use of ACE inhibitors or ARBs for hypertension treatment in black patients through an in-depth look into the evidence. Conclusions: Potentially reduced efficacy and limited outcomes data indicate that ACE inhibitors or ARBs should not routinely be initiated as monotherapy in black hypertensive patients. Use in combination with a calcium channel blocker or thiazide diuretic is efficacious in black patients, and there are no data showing that this increases or decreases cardiovascular or cerebrovascular outcomes.","author":[{"dropping-particle":"","family":"Helmer","given":"Allison","non-dropping-particle":"","parse-names":false,"suffix":""},{"dropping-particle":"","family":"Slater","given":"Nicole","non-dropping-particle":"","parse-names":false,"suffix":""},{"dropping-particle":"","family":"Smithgall","given":"Sean","non-dropping-particle":"","parse-names":false,"suffix":""}],"container-title":"Annals of Pharmacotherapy","id":"ITEM-1","issue":"11","issued":{"date-parts":[["2018"]]},"page":"1143-1151","title":"A Review of ACE Inhibitors and ARBs in Black Patients With Hypertension","type":"article-journal","volume":"52"},"uris":["http://www.mendeley.com/documents/?uuid=9de57ee8-9f03-4d92-9426-bdac3db00642"]}],"mendeley":{"formattedCitation":"(Helmer, Slater, &amp; Smithgall, 2018)","plainTextFormattedCitation":"(Helmer, Slater, &amp; Smithgall, 2018)","previouslyFormattedCitation":"(Helmer, Slater, &amp; Smithgall, 2018)"},"properties":{"noteIndex":0},"schema":"https://github.com/citation-style-language/schema/raw/master/csl-citation.json"}</w:instrText>
      </w:r>
      <w:r>
        <w:rPr>
          <w:rFonts w:ascii="Arial" w:hAnsi="Arial" w:cs="Arial"/>
          <w:bCs/>
        </w:rPr>
        <w:fldChar w:fldCharType="separate"/>
      </w:r>
      <w:r w:rsidRPr="006E0B64">
        <w:rPr>
          <w:rFonts w:ascii="Arial" w:hAnsi="Arial" w:cs="Arial"/>
          <w:bCs/>
          <w:noProof/>
        </w:rPr>
        <w:t>(Helmer, Slater, &amp; Smithgall, 2018)</w:t>
      </w:r>
      <w:r>
        <w:rPr>
          <w:rFonts w:ascii="Arial" w:hAnsi="Arial" w:cs="Arial"/>
          <w:bCs/>
        </w:rPr>
        <w:fldChar w:fldCharType="end"/>
      </w:r>
      <w:r>
        <w:rPr>
          <w:rFonts w:ascii="Arial" w:hAnsi="Arial" w:cs="Arial"/>
          <w:bCs/>
        </w:rPr>
        <w:fldChar w:fldCharType="begin" w:fldLock="1"/>
      </w:r>
      <w:r>
        <w:rPr>
          <w:rFonts w:ascii="Arial" w:hAnsi="Arial" w:cs="Arial"/>
          <w:bCs/>
        </w:rPr>
        <w:instrText>ADDIN CSL_CITATION {"citationItems":[{"id":"ITEM-1","itemData":{"DOI":"10.1111/j.1365-2710.2008.00938.x","ISSN":"02694727","abstract":"Background and objective: Treatment with angiotensin converting enzyme (ACE) inhibitors or angiotensin receptor blockers (ARBs) during pregnancy can cause severe foetal abnormalities. This study aimed to identify the proportion of women of childbearing age taking ACE inhibitors or ARBs on referral to a tertiary Hypertension Clinic. Design: Retrospective cohort study. Methods: A cohort of female patients aged 16-45 years was identified from approximately 1500 new referrals from January 2004 to October 2006, excluding those not taking antihypertensive medication. ACE inhibitors and ARBs were grouped together for the purposes of the study. Contraceptive status was established where possible. Results: Forty seven of 101 (47%) women aged 16-45 years were taking an ACE inhibitor (35) an ARB (11) or both (1) of whom 26 (55%) were aged 16-40 years. In this younger group, eight were using no contraception and three were using barrier methods only. Conclusions: Many GPs continue to prescribe ACE inhibitors and ARBs to women of childbearing age. A quarter of women in the study were taking these agents and were 40 years or less; of these many were not using reliable contraception. These women are at risk of foetal malformation and poor perinatal outcomes if they become pregnant. The British Hypertension Guidelines may put younger women at risk if general practitioners are unaware of potential foetotoxic and teratogenic consequences of prescribing ACE inhibitors and ARBs to women of child bearing age. © 2008 The Authors.","author":[{"dropping-particle":"","family":"Martin","given":"U.","non-dropping-particle":"","parse-names":false,"suffix":""},{"dropping-particle":"","family":"Foreman","given":"M. A.","non-dropping-particle":"","parse-names":false,"suffix":""},{"dropping-particle":"","family":"Travis","given":"J. C.","non-dropping-particle":"","parse-names":false,"suffix":""},{"dropping-particle":"","family":"Casson","given":"D.","non-dropping-particle":"","parse-names":false,"suffix":""},{"dropping-particle":"","family":"Coleman","given":"J. J.","non-dropping-particle":"","parse-names":false,"suffix":""}],"container-title":"Journal of Clinical Pharmacy and Therapeutics","id":"ITEM-1","issue":"5","issued":{"date-parts":[["2008"]]},"page":"507-511","title":"Use of ACE inhibitors and ARBs in hypertensive women of childbearing age","type":"article-journal","volume":"33"},"uris":["http://www.mendeley.com/documents/?uuid=654c61cc-60f2-4bf9-ba86-5106bfb7d4e1"]}],"mendeley":{"formattedCitation":"(Martin, Foreman, Travis, Casson, &amp; Coleman, 2008)","plainTextFormattedCitation":"(Martin, Foreman, Travis, Casson, &amp; Coleman, 2008)","previouslyFormattedCitation":"(Martin, Foreman, Travis, Casson, &amp; Coleman, 2008)"},"properties":{"noteIndex":0},"schema":"https://github.com/citation-style-language/schema/raw/master/csl-citation.json"}</w:instrText>
      </w:r>
      <w:r>
        <w:rPr>
          <w:rFonts w:ascii="Arial" w:hAnsi="Arial" w:cs="Arial"/>
          <w:bCs/>
        </w:rPr>
        <w:fldChar w:fldCharType="separate"/>
      </w:r>
      <w:r w:rsidRPr="006E0B64">
        <w:rPr>
          <w:rFonts w:ascii="Arial" w:hAnsi="Arial" w:cs="Arial"/>
          <w:bCs/>
          <w:noProof/>
        </w:rPr>
        <w:t>(Martin, Foreman, Travis, Casson, &amp; Coleman, 2008)</w:t>
      </w:r>
      <w:r>
        <w:rPr>
          <w:rFonts w:ascii="Arial" w:hAnsi="Arial" w:cs="Arial"/>
          <w:bCs/>
        </w:rPr>
        <w:fldChar w:fldCharType="end"/>
      </w:r>
      <w:r>
        <w:rPr>
          <w:rFonts w:ascii="Arial" w:hAnsi="Arial" w:cs="Arial"/>
          <w:bCs/>
        </w:rPr>
        <w:fldChar w:fldCharType="begin" w:fldLock="1"/>
      </w:r>
      <w:r w:rsidR="006441A6">
        <w:rPr>
          <w:rFonts w:ascii="Arial" w:hAnsi="Arial" w:cs="Arial"/>
          <w:bCs/>
        </w:rPr>
        <w:instrText>ADDIN CSL_CITATION {"citationItems":[{"id":"ITEM-1","itemData":{"URL":"https://www.empr.com/home/news/smoking-may-negate-renal-protective-effects-of-ace-inhibitors/","accessed":{"date-parts":[["2020","2","2"]]},"id":"ITEM-1","issued":{"date-parts":[["0"]]},"title":"Smoking May Negate Renal Protective Effects of ACE Inhibitors - MPR","type":"webpage"},"uris":["http://www.mendeley.com/documents/?uuid=7b173be9-4d82-3a82-9375-74ac95e30f8f"]}],"mendeley":{"formattedCitation":"(“Smoking May Negate Renal Protective Effects of ACE Inhibitors - MPR,” n.d.)","plainTextFormattedCitation":"(“Smoking May Negate Renal Protective Effects of ACE Inhibitors - MPR,” n.d.)","previouslyFormattedCitation":"(“Smoking May Negate Renal Protective Effects of ACE Inhibitors - MPR,” n.d.)"},"properties":{"noteIndex":0},"schema":"https://github.com/citation-style-language/schema/raw/master/csl-citation.json"}</w:instrText>
      </w:r>
      <w:r>
        <w:rPr>
          <w:rFonts w:ascii="Arial" w:hAnsi="Arial" w:cs="Arial"/>
          <w:bCs/>
        </w:rPr>
        <w:fldChar w:fldCharType="separate"/>
      </w:r>
      <w:r w:rsidRPr="006E0B64">
        <w:rPr>
          <w:rFonts w:ascii="Arial" w:hAnsi="Arial" w:cs="Arial"/>
          <w:bCs/>
          <w:noProof/>
        </w:rPr>
        <w:t>(“Smoking May Negate Renal Protective Effects of ACE Inhibitors - MPR,” n.d.)</w:t>
      </w:r>
      <w:r>
        <w:rPr>
          <w:rFonts w:ascii="Arial" w:hAnsi="Arial" w:cs="Arial"/>
          <w:bCs/>
        </w:rPr>
        <w:fldChar w:fldCharType="end"/>
      </w:r>
      <w:r>
        <w:rPr>
          <w:rFonts w:ascii="Arial" w:hAnsi="Arial" w:cs="Arial"/>
          <w:bCs/>
        </w:rPr>
        <w:t xml:space="preserve">. </w:t>
      </w:r>
      <w:r w:rsidR="006441A6">
        <w:rPr>
          <w:rFonts w:ascii="Arial" w:hAnsi="Arial" w:cs="Arial"/>
          <w:bCs/>
        </w:rPr>
        <w:t>The concern about the relation between ACE inhibitors and lung cancer is because of the buildup of bradykinin and substance P in the lung. These two chemicals are often found in the tissue of lung cancer patients and bradykinin is said to stimulate the growth of cancer cells</w:t>
      </w:r>
      <w:r w:rsidR="006441A6">
        <w:rPr>
          <w:rFonts w:ascii="Arial" w:hAnsi="Arial" w:cs="Arial"/>
          <w:bCs/>
        </w:rPr>
        <w:t xml:space="preserve"> </w:t>
      </w:r>
      <w:r w:rsidR="006441A6">
        <w:rPr>
          <w:rFonts w:ascii="Arial" w:hAnsi="Arial" w:cs="Arial"/>
          <w:bCs/>
        </w:rPr>
        <w:fldChar w:fldCharType="begin" w:fldLock="1"/>
      </w:r>
      <w:r w:rsidR="006441A6">
        <w:rPr>
          <w:rFonts w:ascii="Arial" w:hAnsi="Arial" w:cs="Arial"/>
          <w:bCs/>
        </w:rPr>
        <w:instrText>ADDIN CSL_CITATION {"citationItems":[{"id":"ITEM-1","itemData":{"DOI":"10.1002/ijc.10142","ISSN":"00207136","abstract":"Bradykinin (BK) has multiple pathophysiologic functions such as induction of vascular permeability and mitogenesis, and it triggers the release of other mediators such as nitric oxide in inflammatory and cancer tissues. To explore the pathophysiologic roles of BK in tumor, we examined the distribution of BK B2 receptors in human adenocarcinoma (lung, stomach), lymphoma (lymph node), hepatoma, squamous cell carcinoma (lung) and carcinoid (duodenum), and in mouse colon adenocarcinoma 38 (C-38) and sarcoma 180 (S-180) tumor tissues. Immunohistochemical staining of tumor tissues with an anti-BK B2 receptor antibody, or autoradiography with the B2 receptor antagonist [125I]HOE 140 (D,Arg-[Hyp Thi D-Tic Oic8]-BK) and the B2 receptor agonist [3H]BK indicated the presence of B2 receptors in all human tumor cells and murine S-180 and C-38 cells. Specific binding of [3H]HOE 140 was observed in S-180 cells with a Kd of 2.1 nM. Binding of [125I]HOE 140 to S-180 cells was competed by an excess amount (20,100 times) of nonradiolabeled HOE 140 or BK, but not by BK B1 receptor agonist des-Arg9-BK. These results provide direct evidence that the BK B2 receptor is expressed in human cancer and experimental murine tumors, which suggests a potential role for BK in inducing pathologic signal transduction in cancer growth and progression, nitric oxide production and vascular permeability enhancement in tumors. BK antagonists may thus have applications in the modulation of cancer growth and in paraneoplastic syndromes. © 2002 WiIey-Liss, Inc.","author":[{"dropping-particle":"","family":"Wu","given":"Jun","non-dropping-particle":"","parse-names":false,"suffix":""},{"dropping-particle":"","family":"Akaike","given":"Takaaki","non-dropping-particle":"","parse-names":false,"suffix":""},{"dropping-particle":"","family":"Hayashida","given":"Kazuyuki","non-dropping-particle":"","parse-names":false,"suffix":""},{"dropping-particle":"","family":"Miyamoto","given":"Yoichi","non-dropping-particle":"","parse-names":false,"suffix":""},{"dropping-particle":"","family":"Nakagawa","given":"Takenobu","non-dropping-particle":"","parse-names":false,"suffix":""},{"dropping-particle":"","family":"Miyakawa","given":"Kazuhisa","non-dropping-particle":"","parse-names":false,"suffix":""},{"dropping-particle":"","family":"Müller-Esterl","given":"Werner","non-dropping-particle":"","parse-names":false,"suffix":""},{"dropping-particle":"","family":"Maeda","given":"Hiroshi","non-dropping-particle":"","parse-names":false,"suffix":""}],"container-title":"International Journal of Cancer","id":"ITEM-1","issue":"1","issued":{"date-parts":[["2002"]]},"page":"29-35","title":"Identification of bradykinin receptors in clinical cancer specimens and murine tumor tissues","type":"article-journal","volume":"98"},"uris":["http://www.mendeley.com/documents/?uuid=92faa7de-a9fb-4bd7-84bc-685624dd54ba"]}],"mendeley":{"formattedCitation":"(Wu et al., 2002)","plainTextFormattedCitation":"(Wu et al., 2002)","previouslyFormattedCitation":"(Wu et al., 2002)"},"properties":{"noteIndex":0},"schema":"https://github.com/citation-style-language/schema/raw/master/csl-citation.json"}</w:instrText>
      </w:r>
      <w:r w:rsidR="006441A6">
        <w:rPr>
          <w:rFonts w:ascii="Arial" w:hAnsi="Arial" w:cs="Arial"/>
          <w:bCs/>
        </w:rPr>
        <w:fldChar w:fldCharType="separate"/>
      </w:r>
      <w:r w:rsidR="006441A6" w:rsidRPr="006441A6">
        <w:rPr>
          <w:rFonts w:ascii="Arial" w:hAnsi="Arial" w:cs="Arial"/>
          <w:bCs/>
          <w:noProof/>
        </w:rPr>
        <w:t>(Wu et al., 2002)</w:t>
      </w:r>
      <w:r w:rsidR="006441A6">
        <w:rPr>
          <w:rFonts w:ascii="Arial" w:hAnsi="Arial" w:cs="Arial"/>
          <w:bCs/>
        </w:rPr>
        <w:fldChar w:fldCharType="end"/>
      </w:r>
      <w:r w:rsidR="006441A6">
        <w:rPr>
          <w:rFonts w:ascii="Arial" w:hAnsi="Arial" w:cs="Arial"/>
          <w:bCs/>
        </w:rPr>
        <w:t xml:space="preserve">. </w:t>
      </w:r>
      <w:r w:rsidR="006441A6">
        <w:rPr>
          <w:rFonts w:ascii="Arial" w:hAnsi="Arial" w:cs="Arial"/>
          <w:bCs/>
        </w:rPr>
        <w:t>Recently, there have been some population-based cohort studies on the risk of lung cancer in patients with ACE inhibitors. One example is Hicks and the team’s work. They confirmed the association of ACE inhibitors to higher lung cancer risk, compared to angiotensin receptor blockers</w:t>
      </w:r>
      <w:r w:rsidR="006441A6">
        <w:rPr>
          <w:rFonts w:ascii="Arial" w:hAnsi="Arial" w:cs="Arial"/>
          <w:bCs/>
        </w:rPr>
        <w:t xml:space="preserve"> </w:t>
      </w:r>
      <w:r w:rsidR="006441A6">
        <w:rPr>
          <w:rFonts w:ascii="Arial" w:hAnsi="Arial" w:cs="Arial"/>
          <w:bCs/>
        </w:rPr>
        <w:fldChar w:fldCharType="begin" w:fldLock="1"/>
      </w:r>
      <w:r w:rsidR="00DF0A43">
        <w:rPr>
          <w:rFonts w:ascii="Arial" w:hAnsi="Arial" w:cs="Arial"/>
          <w:bCs/>
        </w:rPr>
        <w:instrText>ADDIN CSL_CITATION {"citationItems":[{"id":"ITEM-1","itemData":{"DOI":"10.1136/bmj.k4209","ISSN":"17561833","abstract":"Objective To determine whether the use of angiotensin converting enzyme inhibitors (ACEIs), compared with use of angiotensin receptor blockers, is associated with an increased risk of lung cancer. Design Population based cohort study. Setting United Kingdom Clinical Practice Research Datalink. Participants A cohort of 992 061 patients newly treated with antihypertensive drugs between 1 January 1995 and 31 December 2015 was identified and followed until 31 December 2016. Main outcome measures Cox proportional hazards models were used to estimate adjusted hazard ratios with 95% confidence intervals of incident lung cancer associated with the time varying use of ACEIs, compared with use of angiotensin receptor blockers, overall, by cumulative duration of use, and by time since initiation. Results The cohort was followed for a mean of 6.4 (SD 4.7) years, generating 7952 incident lung cancer events (crude incidence 1.3 (95% confidence interval 1.2 to 1.3) per 1000 person years). Overall, use of ACEIs was associated with an increased risk of lung cancer (incidence rate 1.6 v 1.2 per 1000 person years; hazard ratio 1.14, 95% confidence interval 1.01 to 1.29), compared with use of angiotensin receptor blockers. Hazard ratios gradually increased with longer durations of use, with an association evident after five years of use (hazard ratio 1.22, 1.06 to 1.40) and peaking after more than 10 years of use (1.31, 1.08 to 1.59). Similar findings were observed with time since initiation. Conclusions In this population based cohort study, the use of ACEIs was associated with an increased risk of lung cancer. The association was particularly elevated among people using ACEIs for more than five years. Additional studies, with long term follow-up, are needed to investigate the effects of these drugs on incidence of lung cancer.","author":[{"dropping-particle":"","family":"Hicks","given":"Blánaid M.","non-dropping-particle":"","parse-names":false,"suffix":""},{"dropping-particle":"","family":"Filion","given":"Kristian B.","non-dropping-particle":"","parse-names":false,"suffix":""},{"dropping-particle":"","family":"Yin","given":"Hui","non-dropping-particle":"","parse-names":false,"suffix":""},{"dropping-particle":"","family":"Sakr","given":"Lama","non-dropping-particle":"","parse-names":false,"suffix":""},{"dropping-particle":"","family":"Udell","given":"Jacob A.","non-dropping-particle":"","parse-names":false,"suffix":""},{"dropping-particle":"","family":"Azoulay","given":"Laurent","non-dropping-particle":"","parse-names":false,"suffix":""}],"container-title":"BMJ (Online)","id":"ITEM-1","issued":{"date-parts":[["2018"]]},"page":"1-8","title":"Angiotensin converting enzyme inhibitors and risk of lung cancer: Population based cohort study","type":"article-journal","volume":"363"},"uris":["http://www.mendeley.com/documents/?uuid=8d46c4c8-f8e5-4c8c-b069-513032329f09"]}],"mendeley":{"formattedCitation":"(Hicks et al., 2018)","plainTextFormattedCitation":"(Hicks et al., 2018)","previouslyFormattedCitation":"(Hicks et al., 2018)"},"properties":{"noteIndex":0},"schema":"https://github.com/citation-style-language/schema/raw/master/csl-citation.json"}</w:instrText>
      </w:r>
      <w:r w:rsidR="006441A6">
        <w:rPr>
          <w:rFonts w:ascii="Arial" w:hAnsi="Arial" w:cs="Arial"/>
          <w:bCs/>
        </w:rPr>
        <w:fldChar w:fldCharType="separate"/>
      </w:r>
      <w:r w:rsidR="006441A6" w:rsidRPr="006441A6">
        <w:rPr>
          <w:rFonts w:ascii="Arial" w:hAnsi="Arial" w:cs="Arial"/>
          <w:bCs/>
          <w:noProof/>
        </w:rPr>
        <w:t>(Hicks et al., 2018)</w:t>
      </w:r>
      <w:r w:rsidR="006441A6">
        <w:rPr>
          <w:rFonts w:ascii="Arial" w:hAnsi="Arial" w:cs="Arial"/>
          <w:bCs/>
        </w:rPr>
        <w:fldChar w:fldCharType="end"/>
      </w:r>
      <w:r w:rsidR="006441A6">
        <w:rPr>
          <w:rFonts w:ascii="Arial" w:hAnsi="Arial" w:cs="Arial"/>
          <w:bCs/>
        </w:rPr>
        <w:t xml:space="preserve">. </w:t>
      </w:r>
      <w:r w:rsidR="00295856">
        <w:rPr>
          <w:rFonts w:ascii="Arial" w:hAnsi="Arial" w:cs="Arial"/>
          <w:bCs/>
        </w:rPr>
        <w:t xml:space="preserve">There are also studies focused on cancer risk (all kinds) associated with ACE inhibitors. </w:t>
      </w:r>
      <w:r w:rsidR="00DF0A43">
        <w:rPr>
          <w:rFonts w:ascii="Arial" w:hAnsi="Arial" w:cs="Arial"/>
          <w:bCs/>
        </w:rPr>
        <w:t xml:space="preserve">Yi-Ying Chiang and the team demonstrated the irrelevance between them </w:t>
      </w:r>
      <w:r w:rsidR="00DF0A43">
        <w:rPr>
          <w:rFonts w:ascii="Arial" w:hAnsi="Arial" w:cs="Arial"/>
          <w:bCs/>
        </w:rPr>
        <w:fldChar w:fldCharType="begin" w:fldLock="1"/>
      </w:r>
      <w:r w:rsidR="00537FD3">
        <w:rPr>
          <w:rFonts w:ascii="Arial" w:hAnsi="Arial" w:cs="Arial"/>
          <w:bCs/>
        </w:rPr>
        <w:instrText>ADDIN CSL_CITATION {"citationItems":[{"id":"ITEM-1","itemData":{"DOI":"10.1111/jch.12228","ISSN":"15246175","abstract":"There are conflicting reports on cancer risk associated with angiotensin-converting enzyme (ACE) inhibitors/angiotensin receptor blockers (ARBs). This retrospective cohort study was conducted to analyze the risk of cancer development in patients who received ACE inhibitors/ARBs as treatment for essential hypertension. Using the Taiwan National Health Insurance Research Database, 297,688 eligible study patients with essential hypertension were identified. According to their antihypertensive prescriptions, the study patients were stratified into an ACE inhibitor group, an ARB group, or a control group. After matching, participants were observed for the occurrence of cancer. In the ACE inhibitor group compared with the control group, the hazard ratio was 0.51 (95% confidence interval, 0.39-0.68). In the ARB group compared with the control group, the hazard ratio was 0.8 (95% confidence interval, 0.65-0.97). Regular use of ACE inhibitors/ARBs was not associated with an increased risk of cancer development and was actually found to decrease overall cancer risk in this study. ©2013 Wiley Periodicals, Inc.","author":[{"dropping-particle":"","family":"Chiang","given":"Yi Ying","non-dropping-particle":"","parse-names":false,"suffix":""},{"dropping-particle":"","family":"Chen","given":"Kuen Bao","non-dropping-particle":"","parse-names":false,"suffix":""},{"dropping-particle":"","family":"Tsai","given":"Tung Han","non-dropping-particle":"","parse-names":false,"suffix":""},{"dropping-particle":"","family":"Tsai","given":"Wen Chen","non-dropping-particle":"","parse-names":false,"suffix":""}],"container-title":"Journal of Clinical Hypertension","id":"ITEM-1","issue":"1","issued":{"date-parts":[["2014"]]},"page":"27-33","title":"Lowered Cancer Risk With ACE Inhibitors/ARBs: A Population-Based Cohort Study","type":"article-journal","volume":"16"},"uris":["http://www.mendeley.com/documents/?uuid=f1dd4886-558e-40d0-8a56-bd2ebe1219e6"]}],"mendeley":{"formattedCitation":"(Chiang, Chen, Tsai, &amp; Tsai, 2014)","plainTextFormattedCitation":"(Chiang, Chen, Tsai, &amp; Tsai, 2014)","previouslyFormattedCitation":"(Chiang, Chen, Tsai, &amp; Tsai, 2014)"},"properties":{"noteIndex":0},"schema":"https://github.com/citation-style-language/schema/raw/master/csl-citation.json"}</w:instrText>
      </w:r>
      <w:r w:rsidR="00DF0A43">
        <w:rPr>
          <w:rFonts w:ascii="Arial" w:hAnsi="Arial" w:cs="Arial"/>
          <w:bCs/>
        </w:rPr>
        <w:fldChar w:fldCharType="separate"/>
      </w:r>
      <w:r w:rsidR="00DF0A43" w:rsidRPr="00DF0A43">
        <w:rPr>
          <w:rFonts w:ascii="Arial" w:hAnsi="Arial" w:cs="Arial"/>
          <w:bCs/>
          <w:noProof/>
        </w:rPr>
        <w:t>(Chiang, Chen, Tsai, &amp; Tsai, 2014)</w:t>
      </w:r>
      <w:r w:rsidR="00DF0A43">
        <w:rPr>
          <w:rFonts w:ascii="Arial" w:hAnsi="Arial" w:cs="Arial"/>
          <w:bCs/>
        </w:rPr>
        <w:fldChar w:fldCharType="end"/>
      </w:r>
      <w:r w:rsidR="00DF0A43">
        <w:rPr>
          <w:rFonts w:ascii="Arial" w:hAnsi="Arial" w:cs="Arial"/>
          <w:bCs/>
        </w:rPr>
        <w:t xml:space="preserve">. </w:t>
      </w:r>
    </w:p>
    <w:p w14:paraId="02726F88" w14:textId="18BF3A0C" w:rsidR="00A56335" w:rsidRPr="00A56335" w:rsidRDefault="008B72DC" w:rsidP="00A56335">
      <w:pPr>
        <w:spacing w:beforeLines="100" w:before="240" w:after="20"/>
        <w:rPr>
          <w:rFonts w:ascii="Arial" w:hAnsi="Arial" w:cs="Arial"/>
          <w:bCs/>
          <w:i/>
          <w:iCs/>
        </w:rPr>
      </w:pPr>
      <w:r>
        <w:rPr>
          <w:rFonts w:ascii="Arial" w:hAnsi="Arial" w:cs="Arial"/>
          <w:bCs/>
          <w:i/>
          <w:iCs/>
        </w:rPr>
        <w:lastRenderedPageBreak/>
        <w:t xml:space="preserve">Reasons and </w:t>
      </w:r>
      <w:r w:rsidR="000D528E">
        <w:rPr>
          <w:rFonts w:ascii="Arial" w:hAnsi="Arial" w:cs="Arial"/>
          <w:bCs/>
          <w:i/>
          <w:iCs/>
        </w:rPr>
        <w:t>H</w:t>
      </w:r>
      <w:r w:rsidR="00A56335">
        <w:rPr>
          <w:rFonts w:ascii="Arial" w:hAnsi="Arial" w:cs="Arial"/>
          <w:bCs/>
          <w:i/>
          <w:iCs/>
        </w:rPr>
        <w:t>ypothesis</w:t>
      </w:r>
    </w:p>
    <w:p w14:paraId="7864860D" w14:textId="4195396B" w:rsidR="001E052A" w:rsidRDefault="001E052A" w:rsidP="001E052A">
      <w:pPr>
        <w:spacing w:beforeLines="100" w:before="240" w:after="20"/>
        <w:rPr>
          <w:rFonts w:ascii="Arial" w:hAnsi="Arial" w:cs="Arial"/>
          <w:bCs/>
        </w:rPr>
      </w:pPr>
      <w:r w:rsidRPr="008A5AC0">
        <w:rPr>
          <w:rFonts w:ascii="Arial" w:hAnsi="Arial" w:cs="Arial"/>
          <w:bCs/>
        </w:rPr>
        <w:t>ACE inhibitors have been used widely in the treatment of high blood pressure (hypertension)</w:t>
      </w:r>
      <w:r>
        <w:rPr>
          <w:rFonts w:ascii="Arial" w:hAnsi="Arial" w:cs="Arial"/>
          <w:bCs/>
        </w:rPr>
        <w:t xml:space="preserve"> or other conditions where hypertension is a complication</w:t>
      </w:r>
      <w:r w:rsidRPr="008A5AC0">
        <w:rPr>
          <w:rFonts w:ascii="Arial" w:hAnsi="Arial" w:cs="Arial"/>
          <w:bCs/>
        </w:rPr>
        <w:t xml:space="preserve">. </w:t>
      </w:r>
      <w:r>
        <w:rPr>
          <w:rFonts w:ascii="Arial" w:hAnsi="Arial" w:cs="Arial"/>
          <w:bCs/>
        </w:rPr>
        <w:t>Although it has been shown that the short-term usage is relatively safe, there are still concerns regarding their long-term effects since long term treatment of hypertension is very common. Up to now, there is only a limited number of population-based cohort studies on this question. But I believe it is helpful to continue the work because ACE inhibitors are widely prescribed. Personally, I have a couple of friends who have family history of hypertension. They are taking or have the potential to take ACE inhibitors.</w:t>
      </w:r>
    </w:p>
    <w:p w14:paraId="7044AF63" w14:textId="71DEB698" w:rsidR="00A56335" w:rsidRDefault="00A56335" w:rsidP="00A56335">
      <w:pPr>
        <w:spacing w:before="240"/>
        <w:rPr>
          <w:rFonts w:ascii="Arial" w:hAnsi="Arial" w:cs="Arial"/>
          <w:bCs/>
        </w:rPr>
      </w:pPr>
      <w:r>
        <w:rPr>
          <w:rFonts w:ascii="Arial" w:hAnsi="Arial" w:cs="Arial"/>
          <w:bCs/>
        </w:rPr>
        <w:t xml:space="preserve">Based on my </w:t>
      </w:r>
      <w:r w:rsidR="00DB511D">
        <w:rPr>
          <w:rFonts w:ascii="Arial" w:hAnsi="Arial" w:cs="Arial"/>
          <w:bCs/>
        </w:rPr>
        <w:t>literature review</w:t>
      </w:r>
      <w:r>
        <w:rPr>
          <w:rFonts w:ascii="Arial" w:hAnsi="Arial" w:cs="Arial"/>
          <w:bCs/>
        </w:rPr>
        <w:t xml:space="preserve"> on the question, I conduct</w:t>
      </w:r>
      <w:r w:rsidR="005540E7">
        <w:rPr>
          <w:rFonts w:ascii="Arial" w:hAnsi="Arial" w:cs="Arial"/>
          <w:bCs/>
        </w:rPr>
        <w:t>ed</w:t>
      </w:r>
      <w:r>
        <w:rPr>
          <w:rFonts w:ascii="Arial" w:hAnsi="Arial" w:cs="Arial"/>
          <w:bCs/>
        </w:rPr>
        <w:t xml:space="preserve"> population-based cohort stud</w:t>
      </w:r>
      <w:r w:rsidR="0025539F">
        <w:rPr>
          <w:rFonts w:ascii="Arial" w:hAnsi="Arial" w:cs="Arial"/>
          <w:bCs/>
        </w:rPr>
        <w:t>ies</w:t>
      </w:r>
      <w:r>
        <w:rPr>
          <w:rFonts w:ascii="Arial" w:hAnsi="Arial" w:cs="Arial"/>
          <w:bCs/>
        </w:rPr>
        <w:t xml:space="preserve"> with the provided claims dataset</w:t>
      </w:r>
      <w:r w:rsidR="00DB511D">
        <w:rPr>
          <w:rFonts w:ascii="Arial" w:hAnsi="Arial" w:cs="Arial"/>
          <w:bCs/>
        </w:rPr>
        <w:t>s</w:t>
      </w:r>
      <w:r w:rsidR="00A74C98">
        <w:rPr>
          <w:rFonts w:ascii="Arial" w:hAnsi="Arial" w:cs="Arial"/>
          <w:bCs/>
        </w:rPr>
        <w:t xml:space="preserve">, </w:t>
      </w:r>
      <w:r w:rsidR="00D064CD">
        <w:rPr>
          <w:rFonts w:ascii="Arial" w:hAnsi="Arial" w:cs="Arial"/>
          <w:bCs/>
        </w:rPr>
        <w:t>using</w:t>
      </w:r>
      <w:r w:rsidR="008F7485">
        <w:rPr>
          <w:rFonts w:ascii="Arial" w:hAnsi="Arial" w:cs="Arial"/>
          <w:bCs/>
        </w:rPr>
        <w:t xml:space="preserve"> both</w:t>
      </w:r>
      <w:r w:rsidR="00B23C09">
        <w:rPr>
          <w:rFonts w:ascii="Arial" w:hAnsi="Arial" w:cs="Arial"/>
          <w:bCs/>
        </w:rPr>
        <w:t xml:space="preserve"> Atlas and R package</w:t>
      </w:r>
      <w:r>
        <w:rPr>
          <w:rFonts w:ascii="Arial" w:hAnsi="Arial" w:cs="Arial"/>
          <w:bCs/>
        </w:rPr>
        <w:t xml:space="preserve">. </w:t>
      </w:r>
      <w:r w:rsidR="00FF0BDF">
        <w:rPr>
          <w:rFonts w:ascii="Arial" w:hAnsi="Arial" w:cs="Arial"/>
          <w:bCs/>
        </w:rPr>
        <w:t xml:space="preserve">My hypothesis was that, </w:t>
      </w:r>
      <w:r w:rsidR="00C31EEB">
        <w:rPr>
          <w:rFonts w:ascii="Arial" w:hAnsi="Arial" w:cs="Arial"/>
          <w:bCs/>
        </w:rPr>
        <w:t xml:space="preserve">regular use of ACE inhibitors is not associated with an increased cancer risk, although </w:t>
      </w:r>
      <w:r w:rsidR="00205656">
        <w:rPr>
          <w:rFonts w:ascii="Arial" w:hAnsi="Arial" w:cs="Arial"/>
          <w:bCs/>
        </w:rPr>
        <w:t>there is concern regarding the lung cancer association</w:t>
      </w:r>
      <w:r w:rsidR="00183E6D">
        <w:rPr>
          <w:rFonts w:ascii="Arial" w:hAnsi="Arial" w:cs="Arial"/>
          <w:bCs/>
        </w:rPr>
        <w:t xml:space="preserve"> (I cannot agree or disagree on lung cancer since there is no data in the provided datasets)</w:t>
      </w:r>
      <w:r w:rsidR="00205656">
        <w:rPr>
          <w:rFonts w:ascii="Arial" w:hAnsi="Arial" w:cs="Arial"/>
          <w:bCs/>
        </w:rPr>
        <w:t xml:space="preserve">. </w:t>
      </w:r>
    </w:p>
    <w:p w14:paraId="3EDCD8B2" w14:textId="4061D0E9" w:rsidR="006C7A64" w:rsidRDefault="006C7A64" w:rsidP="00E2271F">
      <w:pPr>
        <w:pStyle w:val="Header4"/>
        <w:rPr>
          <w:u w:val="none"/>
        </w:rPr>
      </w:pPr>
      <w:r>
        <w:rPr>
          <w:u w:val="none"/>
        </w:rPr>
        <w:t>Methods</w:t>
      </w:r>
    </w:p>
    <w:p w14:paraId="03985CCE" w14:textId="5BA71930" w:rsidR="00D74877" w:rsidRDefault="00D74877" w:rsidP="000D528E">
      <w:pPr>
        <w:spacing w:beforeLines="100" w:before="240" w:after="20"/>
        <w:rPr>
          <w:rFonts w:ascii="Arial" w:hAnsi="Arial" w:cs="Arial"/>
          <w:bCs/>
          <w:i/>
          <w:iCs/>
        </w:rPr>
      </w:pPr>
      <w:r w:rsidRPr="000D528E">
        <w:rPr>
          <w:rFonts w:ascii="Arial" w:hAnsi="Arial" w:cs="Arial"/>
          <w:bCs/>
          <w:i/>
          <w:iCs/>
        </w:rPr>
        <w:t xml:space="preserve">Data </w:t>
      </w:r>
      <w:r w:rsidR="000D528E">
        <w:rPr>
          <w:rFonts w:ascii="Arial" w:hAnsi="Arial" w:cs="Arial"/>
          <w:bCs/>
          <w:i/>
          <w:iCs/>
        </w:rPr>
        <w:t>S</w:t>
      </w:r>
      <w:r w:rsidRPr="000D528E">
        <w:rPr>
          <w:rFonts w:ascii="Arial" w:hAnsi="Arial" w:cs="Arial"/>
          <w:bCs/>
          <w:i/>
          <w:iCs/>
        </w:rPr>
        <w:t xml:space="preserve">ource </w:t>
      </w:r>
    </w:p>
    <w:p w14:paraId="347E3BA0" w14:textId="2BBC0451" w:rsidR="0034202F" w:rsidRDefault="0034202F" w:rsidP="0034202F">
      <w:pPr>
        <w:spacing w:before="240"/>
        <w:rPr>
          <w:rFonts w:ascii="Arial" w:hAnsi="Arial" w:cs="Arial"/>
          <w:bCs/>
        </w:rPr>
      </w:pPr>
      <w:r w:rsidRPr="0034202F">
        <w:rPr>
          <w:rFonts w:ascii="Arial" w:hAnsi="Arial" w:cs="Arial"/>
          <w:bCs/>
        </w:rPr>
        <w:t xml:space="preserve">This cohort study </w:t>
      </w:r>
      <w:r>
        <w:rPr>
          <w:rFonts w:ascii="Arial" w:hAnsi="Arial" w:cs="Arial"/>
          <w:bCs/>
        </w:rPr>
        <w:t xml:space="preserve">was designed to learn the relationship between long-term usage of ACEs inhibitors and occurrence of cancer. </w:t>
      </w:r>
      <w:r w:rsidR="00537FD3">
        <w:rPr>
          <w:rFonts w:ascii="Arial" w:hAnsi="Arial" w:cs="Arial"/>
          <w:bCs/>
        </w:rPr>
        <w:t xml:space="preserve">Patients were selected from CMS Data </w:t>
      </w:r>
      <w:r w:rsidR="006A4665">
        <w:rPr>
          <w:rFonts w:ascii="Arial" w:hAnsi="Arial" w:cs="Arial"/>
          <w:bCs/>
        </w:rPr>
        <w:t>Claims</w:t>
      </w:r>
      <w:r w:rsidR="00537FD3">
        <w:rPr>
          <w:rFonts w:ascii="Arial" w:hAnsi="Arial" w:cs="Arial"/>
          <w:bCs/>
        </w:rPr>
        <w:t xml:space="preserve"> Synthetic Public Use File (SynPUF</w:t>
      </w:r>
      <w:r w:rsidR="006A4665">
        <w:rPr>
          <w:rFonts w:ascii="Arial" w:hAnsi="Arial" w:cs="Arial"/>
          <w:bCs/>
        </w:rPr>
        <w:t>s</w:t>
      </w:r>
      <w:r w:rsidR="00537FD3">
        <w:rPr>
          <w:rFonts w:ascii="Arial" w:hAnsi="Arial" w:cs="Arial"/>
          <w:bCs/>
        </w:rPr>
        <w:t>)</w:t>
      </w:r>
      <w:r w:rsidR="006A4665">
        <w:rPr>
          <w:rFonts w:ascii="Arial" w:hAnsi="Arial" w:cs="Arial"/>
          <w:bCs/>
        </w:rPr>
        <w:t xml:space="preserve"> </w:t>
      </w:r>
      <w:r w:rsidR="006A4665">
        <w:rPr>
          <w:rFonts w:ascii="Arial" w:hAnsi="Arial" w:cs="Arial"/>
          <w:bCs/>
        </w:rPr>
        <w:fldChar w:fldCharType="begin" w:fldLock="1"/>
      </w:r>
      <w:r w:rsidR="00E70673">
        <w:rPr>
          <w:rFonts w:ascii="Arial" w:hAnsi="Arial" w:cs="Arial"/>
          <w:bCs/>
        </w:rPr>
        <w:instrText>ADDIN CSL_CITATION {"citationItems":[{"id":"ITEM-1","itemData":{"URL":"https://www.cms.gov/Research-Statistics-Data-and-Systems/Downloadable-Public-Use-Files/SynPUFs","accessed":{"date-parts":[["2020","3","5"]]},"id":"ITEM-1","issued":{"date-parts":[["0"]]},"title":"Medicare Claims Synthetic Public Use Files (SynPUFs) | CMS","type":"webpage"},"uris":["http://www.mendeley.com/documents/?uuid=0ffbed1e-ea17-3b5f-b70a-b6ad4261e04b"]}],"mendeley":{"formattedCitation":"(“Medicare Claims Synthetic Public Use Files (SynPUFs) | CMS,” n.d.)","plainTextFormattedCitation":"(“Medicare Claims Synthetic Public Use Files (SynPUFs) | CMS,” n.d.)","previouslyFormattedCitation":"(“Medicare Claims Synthetic Public Use Files (SynPUFs) | CMS,” n.d.)"},"properties":{"noteIndex":0},"schema":"https://github.com/citation-style-language/schema/raw/master/csl-citation.json"}</w:instrText>
      </w:r>
      <w:r w:rsidR="006A4665">
        <w:rPr>
          <w:rFonts w:ascii="Arial" w:hAnsi="Arial" w:cs="Arial"/>
          <w:bCs/>
        </w:rPr>
        <w:fldChar w:fldCharType="separate"/>
      </w:r>
      <w:r w:rsidR="006A4665" w:rsidRPr="006A4665">
        <w:rPr>
          <w:rFonts w:ascii="Arial" w:hAnsi="Arial" w:cs="Arial"/>
          <w:bCs/>
          <w:noProof/>
        </w:rPr>
        <w:t>(“Medicare Claims Synthetic Public Use Files (SynPUFs) | CMS,” n.d.)</w:t>
      </w:r>
      <w:r w:rsidR="006A4665">
        <w:rPr>
          <w:rFonts w:ascii="Arial" w:hAnsi="Arial" w:cs="Arial"/>
          <w:bCs/>
        </w:rPr>
        <w:fldChar w:fldCharType="end"/>
      </w:r>
      <w:r w:rsidR="006A4665">
        <w:rPr>
          <w:rFonts w:ascii="Arial" w:hAnsi="Arial" w:cs="Arial"/>
          <w:bCs/>
        </w:rPr>
        <w:t xml:space="preserve">. </w:t>
      </w:r>
      <w:r w:rsidR="00DD582F">
        <w:rPr>
          <w:rFonts w:ascii="Arial" w:hAnsi="Arial" w:cs="Arial"/>
          <w:bCs/>
        </w:rPr>
        <w:t>Th</w:t>
      </w:r>
      <w:r w:rsidR="006A4665">
        <w:rPr>
          <w:rFonts w:ascii="Arial" w:hAnsi="Arial" w:cs="Arial"/>
          <w:bCs/>
        </w:rPr>
        <w:t>e</w:t>
      </w:r>
      <w:r w:rsidR="00DD582F">
        <w:rPr>
          <w:rFonts w:ascii="Arial" w:hAnsi="Arial" w:cs="Arial"/>
          <w:bCs/>
        </w:rPr>
        <w:t xml:space="preserve"> </w:t>
      </w:r>
      <w:r w:rsidR="00DD582F">
        <w:rPr>
          <w:rFonts w:ascii="Arial" w:hAnsi="Arial" w:cs="Arial"/>
          <w:bCs/>
        </w:rPr>
        <w:t>DE-SynPUF</w:t>
      </w:r>
      <w:r w:rsidR="00DD582F">
        <w:rPr>
          <w:rFonts w:ascii="Arial" w:hAnsi="Arial" w:cs="Arial"/>
          <w:bCs/>
        </w:rPr>
        <w:t xml:space="preserve"> </w:t>
      </w:r>
      <w:r w:rsidR="00417470">
        <w:rPr>
          <w:rFonts w:ascii="Arial" w:hAnsi="Arial" w:cs="Arial"/>
          <w:bCs/>
        </w:rPr>
        <w:t>was created with high similarity to</w:t>
      </w:r>
      <w:r w:rsidR="006A4665">
        <w:rPr>
          <w:rFonts w:ascii="Arial" w:hAnsi="Arial" w:cs="Arial"/>
          <w:bCs/>
        </w:rPr>
        <w:t xml:space="preserve"> </w:t>
      </w:r>
      <w:r w:rsidR="008F3BEF">
        <w:rPr>
          <w:rFonts w:ascii="Arial" w:hAnsi="Arial" w:cs="Arial"/>
          <w:bCs/>
        </w:rPr>
        <w:t>real claims data</w:t>
      </w:r>
      <w:r w:rsidR="006A4665">
        <w:rPr>
          <w:rFonts w:ascii="Arial" w:hAnsi="Arial" w:cs="Arial"/>
          <w:bCs/>
        </w:rPr>
        <w:t>, including</w:t>
      </w:r>
      <w:r w:rsidR="00417470">
        <w:rPr>
          <w:rFonts w:ascii="Arial" w:hAnsi="Arial" w:cs="Arial"/>
          <w:bCs/>
        </w:rPr>
        <w:t xml:space="preserve"> </w:t>
      </w:r>
      <w:r w:rsidR="00DD582F">
        <w:rPr>
          <w:rFonts w:ascii="Arial" w:hAnsi="Arial" w:cs="Arial"/>
          <w:bCs/>
        </w:rPr>
        <w:t xml:space="preserve">beneficiary summary, inpatient claims, outpatient claims, carrier claims and prescription drug events. </w:t>
      </w:r>
      <w:r w:rsidR="001B1894">
        <w:rPr>
          <w:rFonts w:ascii="Arial" w:hAnsi="Arial" w:cs="Arial"/>
          <w:bCs/>
        </w:rPr>
        <w:t>The whole dataset contains 2.33 million synthetic patients</w:t>
      </w:r>
      <w:r w:rsidR="00EF5243">
        <w:rPr>
          <w:rFonts w:ascii="Arial" w:hAnsi="Arial" w:cs="Arial"/>
          <w:bCs/>
        </w:rPr>
        <w:t xml:space="preserve"> while the provided subset</w:t>
      </w:r>
      <w:r w:rsidR="00BE5C21">
        <w:rPr>
          <w:rFonts w:ascii="Arial" w:hAnsi="Arial" w:cs="Arial"/>
          <w:bCs/>
        </w:rPr>
        <w:t>s</w:t>
      </w:r>
      <w:r w:rsidR="00EF5243">
        <w:rPr>
          <w:rFonts w:ascii="Arial" w:hAnsi="Arial" w:cs="Arial"/>
          <w:bCs/>
        </w:rPr>
        <w:t xml:space="preserve"> </w:t>
      </w:r>
      <w:r w:rsidR="00336257">
        <w:rPr>
          <w:rFonts w:ascii="Arial" w:hAnsi="Arial" w:cs="Arial"/>
          <w:bCs/>
        </w:rPr>
        <w:t>(CMSDESynPUF100k</w:t>
      </w:r>
      <w:r w:rsidR="00BE5C21">
        <w:rPr>
          <w:rFonts w:ascii="Arial" w:hAnsi="Arial" w:cs="Arial"/>
          <w:bCs/>
        </w:rPr>
        <w:t xml:space="preserve"> and </w:t>
      </w:r>
      <w:r w:rsidR="00BE5C21" w:rsidRPr="00AB4F2C">
        <w:rPr>
          <w:rFonts w:ascii="Arial" w:hAnsi="Arial" w:cs="Arial"/>
          <w:bCs/>
        </w:rPr>
        <w:t>CMSDESynPUF23m</w:t>
      </w:r>
      <w:r w:rsidR="00336257">
        <w:rPr>
          <w:rFonts w:ascii="Arial" w:hAnsi="Arial" w:cs="Arial"/>
          <w:bCs/>
        </w:rPr>
        <w:t xml:space="preserve">) </w:t>
      </w:r>
      <w:r w:rsidR="00EF5243">
        <w:rPr>
          <w:rFonts w:ascii="Arial" w:hAnsi="Arial" w:cs="Arial"/>
          <w:bCs/>
        </w:rPr>
        <w:t>of this study</w:t>
      </w:r>
      <w:r w:rsidR="0054328C">
        <w:rPr>
          <w:rFonts w:ascii="Arial" w:hAnsi="Arial" w:cs="Arial"/>
          <w:bCs/>
        </w:rPr>
        <w:t xml:space="preserve"> </w:t>
      </w:r>
      <w:r w:rsidR="00BE5C21">
        <w:rPr>
          <w:rFonts w:ascii="Arial" w:hAnsi="Arial" w:cs="Arial"/>
          <w:bCs/>
        </w:rPr>
        <w:t>were</w:t>
      </w:r>
      <w:r w:rsidR="0054328C">
        <w:rPr>
          <w:rFonts w:ascii="Arial" w:hAnsi="Arial" w:cs="Arial"/>
          <w:bCs/>
        </w:rPr>
        <w:t xml:space="preserve"> part</w:t>
      </w:r>
      <w:r w:rsidR="00BE5C21">
        <w:rPr>
          <w:rFonts w:ascii="Arial" w:hAnsi="Arial" w:cs="Arial"/>
          <w:bCs/>
        </w:rPr>
        <w:t>s</w:t>
      </w:r>
      <w:r w:rsidR="0054328C">
        <w:rPr>
          <w:rFonts w:ascii="Arial" w:hAnsi="Arial" w:cs="Arial"/>
          <w:bCs/>
        </w:rPr>
        <w:t xml:space="preserve"> of its first release </w:t>
      </w:r>
      <w:r w:rsidR="00D46687">
        <w:rPr>
          <w:rFonts w:ascii="Arial" w:hAnsi="Arial" w:cs="Arial"/>
          <w:bCs/>
        </w:rPr>
        <w:t>(</w:t>
      </w:r>
      <w:r w:rsidR="00D46687" w:rsidRPr="00D46687">
        <w:rPr>
          <w:rFonts w:ascii="Arial" w:hAnsi="Arial" w:cs="Arial"/>
          <w:bCs/>
        </w:rPr>
        <w:t>2008-2010 Data Entrepreneurs’ SynPUF</w:t>
      </w:r>
      <w:r w:rsidR="00D46687" w:rsidRPr="00D46687">
        <w:rPr>
          <w:rFonts w:ascii="Arial" w:hAnsi="Arial" w:cs="Arial"/>
          <w:bCs/>
        </w:rPr>
        <w:t>)</w:t>
      </w:r>
      <w:r w:rsidR="00EF5243">
        <w:rPr>
          <w:rFonts w:ascii="Arial" w:hAnsi="Arial" w:cs="Arial"/>
          <w:bCs/>
        </w:rPr>
        <w:t>.</w:t>
      </w:r>
    </w:p>
    <w:p w14:paraId="294AA777" w14:textId="7BCE8C42" w:rsidR="000D528E" w:rsidRDefault="000D528E" w:rsidP="00F468CE">
      <w:pPr>
        <w:spacing w:beforeLines="100" w:before="240" w:after="20"/>
        <w:rPr>
          <w:rFonts w:ascii="Arial" w:hAnsi="Arial" w:cs="Arial"/>
          <w:bCs/>
          <w:i/>
          <w:iCs/>
        </w:rPr>
      </w:pPr>
      <w:r w:rsidRPr="00F468CE">
        <w:rPr>
          <w:rFonts w:ascii="Arial" w:hAnsi="Arial" w:cs="Arial"/>
          <w:bCs/>
          <w:i/>
          <w:iCs/>
        </w:rPr>
        <w:t>Cohort Definitions</w:t>
      </w:r>
    </w:p>
    <w:p w14:paraId="03411BED" w14:textId="2EF5900B" w:rsidR="0036011F" w:rsidRDefault="00615578" w:rsidP="00615578">
      <w:pPr>
        <w:spacing w:beforeLines="100" w:before="240" w:after="20"/>
        <w:rPr>
          <w:rFonts w:ascii="Arial" w:hAnsi="Arial" w:cs="Arial"/>
          <w:bCs/>
        </w:rPr>
      </w:pPr>
      <w:r>
        <w:rPr>
          <w:rFonts w:ascii="Arial" w:hAnsi="Arial" w:cs="Arial"/>
          <w:bCs/>
        </w:rPr>
        <w:t>The t</w:t>
      </w:r>
      <w:r w:rsidRPr="00A41ADA">
        <w:rPr>
          <w:rFonts w:ascii="Arial" w:hAnsi="Arial" w:cs="Arial"/>
          <w:bCs/>
        </w:rPr>
        <w:t>arget cohort</w:t>
      </w:r>
      <w:r>
        <w:rPr>
          <w:rFonts w:ascii="Arial" w:hAnsi="Arial" w:cs="Arial"/>
          <w:bCs/>
        </w:rPr>
        <w:t xml:space="preserve"> was defined as</w:t>
      </w:r>
      <w:r w:rsidRPr="00A41ADA">
        <w:rPr>
          <w:rFonts w:ascii="Arial" w:hAnsi="Arial" w:cs="Arial"/>
          <w:bCs/>
        </w:rPr>
        <w:t xml:space="preserve"> </w:t>
      </w:r>
      <w:r>
        <w:rPr>
          <w:rFonts w:ascii="Arial" w:hAnsi="Arial" w:cs="Arial"/>
          <w:bCs/>
        </w:rPr>
        <w:t>p</w:t>
      </w:r>
      <w:r>
        <w:rPr>
          <w:rFonts w:ascii="Arial" w:hAnsi="Arial" w:cs="Arial"/>
          <w:bCs/>
        </w:rPr>
        <w:t>atients with a history of hypertension, taking ACE inhibitors and have at least one year of follow up</w:t>
      </w:r>
      <w:r>
        <w:rPr>
          <w:rFonts w:ascii="Arial" w:hAnsi="Arial" w:cs="Arial"/>
          <w:bCs/>
        </w:rPr>
        <w:t>. The c</w:t>
      </w:r>
      <w:r w:rsidRPr="00A41ADA">
        <w:rPr>
          <w:rFonts w:ascii="Arial" w:hAnsi="Arial" w:cs="Arial"/>
          <w:bCs/>
        </w:rPr>
        <w:t>omparator cohort</w:t>
      </w:r>
      <w:r>
        <w:rPr>
          <w:rFonts w:ascii="Arial" w:hAnsi="Arial" w:cs="Arial"/>
          <w:bCs/>
        </w:rPr>
        <w:t xml:space="preserve"> was defined as</w:t>
      </w:r>
      <w:r>
        <w:rPr>
          <w:rFonts w:ascii="Arial" w:hAnsi="Arial" w:cs="Arial"/>
          <w:bCs/>
        </w:rPr>
        <w:t xml:space="preserve"> </w:t>
      </w:r>
      <w:r>
        <w:rPr>
          <w:rFonts w:ascii="Arial" w:hAnsi="Arial" w:cs="Arial"/>
          <w:bCs/>
        </w:rPr>
        <w:t>p</w:t>
      </w:r>
      <w:r>
        <w:rPr>
          <w:rFonts w:ascii="Arial" w:hAnsi="Arial" w:cs="Arial"/>
          <w:bCs/>
        </w:rPr>
        <w:t>atients with a history of hypertension, taking angiotensin receptor blockers</w:t>
      </w:r>
      <w:r>
        <w:rPr>
          <w:rFonts w:ascii="Arial" w:hAnsi="Arial" w:cs="Arial"/>
          <w:bCs/>
        </w:rPr>
        <w:t xml:space="preserve"> (ARBs)</w:t>
      </w:r>
      <w:r>
        <w:rPr>
          <w:rFonts w:ascii="Arial" w:hAnsi="Arial" w:cs="Arial"/>
          <w:bCs/>
        </w:rPr>
        <w:t xml:space="preserve"> and have at least one year of follow up</w:t>
      </w:r>
      <w:r>
        <w:rPr>
          <w:rFonts w:ascii="Arial" w:hAnsi="Arial" w:cs="Arial"/>
          <w:bCs/>
        </w:rPr>
        <w:t>. The outcome cohort was defined as</w:t>
      </w:r>
      <w:r>
        <w:rPr>
          <w:rFonts w:ascii="Arial" w:hAnsi="Arial" w:cs="Arial"/>
          <w:bCs/>
        </w:rPr>
        <w:t xml:space="preserve"> </w:t>
      </w:r>
      <w:r>
        <w:rPr>
          <w:rFonts w:ascii="Arial" w:hAnsi="Arial" w:cs="Arial"/>
          <w:bCs/>
        </w:rPr>
        <w:t>p</w:t>
      </w:r>
      <w:r>
        <w:rPr>
          <w:rFonts w:ascii="Arial" w:hAnsi="Arial" w:cs="Arial"/>
          <w:bCs/>
        </w:rPr>
        <w:t>atients who got a diagnosis of cancer after taking ACE inhibitors</w:t>
      </w:r>
      <w:r>
        <w:rPr>
          <w:rFonts w:ascii="Arial" w:hAnsi="Arial" w:cs="Arial"/>
          <w:bCs/>
        </w:rPr>
        <w:t xml:space="preserve"> or ARB</w:t>
      </w:r>
      <w:r w:rsidR="008A7BDA">
        <w:rPr>
          <w:rFonts w:ascii="Arial" w:hAnsi="Arial" w:cs="Arial"/>
          <w:bCs/>
        </w:rPr>
        <w:t xml:space="preserve">s. </w:t>
      </w:r>
      <w:r w:rsidR="0036011F">
        <w:rPr>
          <w:rFonts w:ascii="Arial" w:hAnsi="Arial" w:cs="Arial"/>
          <w:bCs/>
        </w:rPr>
        <w:t xml:space="preserve">Patients who had a diagnosis of any cancer prior to taking ACE inhibitors or ARBs were excluded. </w:t>
      </w:r>
      <w:r w:rsidR="00C1716D">
        <w:rPr>
          <w:rFonts w:ascii="Arial" w:hAnsi="Arial" w:cs="Arial"/>
          <w:bCs/>
        </w:rPr>
        <w:t>For the outcome cohort, I defined the observation window to be 1-3 years before index start date, which means only patients who have been taking ACE inhibitors or ARBs for 1-3 years will be included. The “one year” was decided based on the study of Yi-Yang Chiang’s team</w:t>
      </w:r>
      <w:r w:rsidR="00C1716D">
        <w:rPr>
          <w:rFonts w:ascii="Arial" w:hAnsi="Arial" w:cs="Arial"/>
          <w:bCs/>
        </w:rPr>
        <w:t xml:space="preserve"> </w:t>
      </w:r>
      <w:r w:rsidR="00C1716D">
        <w:rPr>
          <w:rFonts w:ascii="Arial" w:hAnsi="Arial" w:cs="Arial"/>
          <w:bCs/>
        </w:rPr>
        <w:fldChar w:fldCharType="begin" w:fldLock="1"/>
      </w:r>
      <w:r w:rsidR="00B15464">
        <w:rPr>
          <w:rFonts w:ascii="Arial" w:hAnsi="Arial" w:cs="Arial"/>
          <w:bCs/>
        </w:rPr>
        <w:instrText>ADDIN CSL_CITATION {"citationItems":[{"id":"ITEM-1","itemData":{"DOI":"10.1111/jch.12228","ISSN":"15246175","abstract":"There are conflicting reports on cancer risk associated with angiotensin-converting enzyme (ACE) inhibitors/angiotensin receptor blockers (ARBs). This retrospective cohort study was conducted to analyze the risk of cancer development in patients who received ACE inhibitors/ARBs as treatment for essential hypertension. Using the Taiwan National Health Insurance Research Database, 297,688 eligible study patients with essential hypertension were identified. According to their antihypertensive prescriptions, the study patients were stratified into an ACE inhibitor group, an ARB group, or a control group. After matching, participants were observed for the occurrence of cancer. In the ACE inhibitor group compared with the control group, the hazard ratio was 0.51 (95% confidence interval, 0.39-0.68). In the ARB group compared with the control group, the hazard ratio was 0.8 (95% confidence interval, 0.65-0.97). Regular use of ACE inhibitors/ARBs was not associated with an increased risk of cancer development and was actually found to decrease overall cancer risk in this study. ©2013 Wiley Periodicals, Inc.","author":[{"dropping-particle":"","family":"Chiang","given":"Yi Ying","non-dropping-particle":"","parse-names":false,"suffix":""},{"dropping-particle":"","family":"Chen","given":"Kuen Bao","non-dropping-particle":"","parse-names":false,"suffix":""},{"dropping-particle":"","family":"Tsai","given":"Tung Han","non-dropping-particle":"","parse-names":false,"suffix":""},{"dropping-particle":"","family":"Tsai","given":"Wen Chen","non-dropping-particle":"","parse-names":false,"suffix":""}],"container-title":"Journal of Clinical Hypertension","id":"ITEM-1","issue":"1","issued":{"date-parts":[["2014"]]},"page":"27-33","title":"Lowered Cancer Risk With ACE Inhibitors/ARBs: A Population-Based Cohort Study","type":"article-journal","volume":"16"},"uris":["http://www.mendeley.com/documents/?uuid=f1dd4886-558e-40d0-8a56-bd2ebe1219e6"]}],"mendeley":{"formattedCitation":"(Chiang et al., 2014)","plainTextFormattedCitation":"(Chiang et al., 2014)","previouslyFormattedCitation":"(Chiang et al., 2014)"},"properties":{"noteIndex":0},"schema":"https://github.com/citation-style-language/schema/raw/master/csl-citation.json"}</w:instrText>
      </w:r>
      <w:r w:rsidR="00C1716D">
        <w:rPr>
          <w:rFonts w:ascii="Arial" w:hAnsi="Arial" w:cs="Arial"/>
          <w:bCs/>
        </w:rPr>
        <w:fldChar w:fldCharType="separate"/>
      </w:r>
      <w:r w:rsidR="00C1716D" w:rsidRPr="00C1716D">
        <w:rPr>
          <w:rFonts w:ascii="Arial" w:hAnsi="Arial" w:cs="Arial"/>
          <w:bCs/>
          <w:noProof/>
        </w:rPr>
        <w:t>(Chiang et al., 2014)</w:t>
      </w:r>
      <w:r w:rsidR="00C1716D">
        <w:rPr>
          <w:rFonts w:ascii="Arial" w:hAnsi="Arial" w:cs="Arial"/>
          <w:bCs/>
        </w:rPr>
        <w:fldChar w:fldCharType="end"/>
      </w:r>
      <w:r w:rsidR="00C1716D">
        <w:rPr>
          <w:rFonts w:ascii="Arial" w:hAnsi="Arial" w:cs="Arial"/>
          <w:bCs/>
        </w:rPr>
        <w:t xml:space="preserve"> </w:t>
      </w:r>
      <w:r w:rsidR="00C1716D" w:rsidRPr="00C1716D">
        <w:rPr>
          <w:rFonts w:ascii="Arial" w:hAnsi="Arial" w:cs="Arial"/>
          <w:bCs/>
        </w:rPr>
        <w:t>and the “three years” was a restriction of the database.</w:t>
      </w:r>
    </w:p>
    <w:p w14:paraId="6780A170" w14:textId="7BD1B51A" w:rsidR="00100891" w:rsidRDefault="00E70673" w:rsidP="00615578">
      <w:pPr>
        <w:spacing w:beforeLines="100" w:before="240" w:after="20"/>
        <w:rPr>
          <w:rFonts w:ascii="Arial" w:hAnsi="Arial" w:cs="Arial"/>
          <w:bCs/>
          <w:noProof/>
        </w:rPr>
      </w:pPr>
      <w:r>
        <w:rPr>
          <w:rFonts w:ascii="Arial" w:hAnsi="Arial" w:cs="Arial"/>
          <w:bCs/>
        </w:rPr>
        <w:t xml:space="preserve">ICD-10 codes for “hypertension” were determined as I10-I13 and I15 </w:t>
      </w:r>
      <w:r>
        <w:rPr>
          <w:rFonts w:ascii="Arial" w:hAnsi="Arial" w:cs="Arial"/>
          <w:bCs/>
        </w:rPr>
        <w:fldChar w:fldCharType="begin" w:fldLock="1"/>
      </w:r>
      <w:r w:rsidR="00100891">
        <w:rPr>
          <w:rFonts w:ascii="Arial" w:hAnsi="Arial" w:cs="Arial"/>
          <w:bCs/>
        </w:rPr>
        <w:instrText>ADDIN CSL_CITATION {"citationItems":[{"id":"ITEM-1","itemData":{"URL":"http://mchp-appserv.cpe.umanitoba.ca/viewConcept.php?printer=Y&amp;conceptID=1087","accessed":{"date-parts":[["2020","2","13"]]},"id":"ITEM-1","issued":{"date-parts":[["0"]]},"title":"Concept: Hypertension - Measuring Prevalence","type":"webpage"},"uris":["http://www.mendeley.com/documents/?uuid=d7add292-f50b-370a-b339-4dc9a239f22f"]}],"mendeley":{"formattedCitation":"(“Concept: Hypertension - Measuring Prevalence,” n.d.)","plainTextFormattedCitation":"(“Concept: Hypertension - Measuring Prevalence,” n.d.)","previouslyFormattedCitation":"(“Concept: Hypertension - Measuring Prevalence,” n.d.)"},"properties":{"noteIndex":0},"schema":"https://github.com/citation-style-language/schema/raw/master/csl-citation.json"}</w:instrText>
      </w:r>
      <w:r>
        <w:rPr>
          <w:rFonts w:ascii="Arial" w:hAnsi="Arial" w:cs="Arial"/>
          <w:bCs/>
        </w:rPr>
        <w:fldChar w:fldCharType="separate"/>
      </w:r>
      <w:r w:rsidRPr="00E70673">
        <w:rPr>
          <w:rFonts w:ascii="Arial" w:hAnsi="Arial" w:cs="Arial"/>
          <w:bCs/>
          <w:noProof/>
        </w:rPr>
        <w:t>(“Concept: Hypertension - Measuring Prevalence,” n.d.)</w:t>
      </w:r>
      <w:r>
        <w:rPr>
          <w:rFonts w:ascii="Arial" w:hAnsi="Arial" w:cs="Arial"/>
          <w:bCs/>
        </w:rPr>
        <w:fldChar w:fldCharType="end"/>
      </w:r>
      <w:r>
        <w:rPr>
          <w:rFonts w:ascii="Arial" w:hAnsi="Arial" w:cs="Arial"/>
          <w:bCs/>
        </w:rPr>
        <w:t xml:space="preserve">. </w:t>
      </w:r>
      <w:r w:rsidR="00100891">
        <w:rPr>
          <w:rFonts w:ascii="Arial" w:hAnsi="Arial" w:cs="Arial"/>
          <w:bCs/>
        </w:rPr>
        <w:t xml:space="preserve">Codes for “ACE inhibitors” were determined as C09A and C09B </w:t>
      </w:r>
      <w:r w:rsidR="00100891">
        <w:rPr>
          <w:rFonts w:ascii="Arial" w:hAnsi="Arial" w:cs="Arial"/>
          <w:bCs/>
        </w:rPr>
        <w:fldChar w:fldCharType="begin" w:fldLock="1"/>
      </w:r>
      <w:r w:rsidR="00100891">
        <w:rPr>
          <w:rFonts w:ascii="Arial" w:hAnsi="Arial" w:cs="Arial"/>
          <w:bCs/>
        </w:rPr>
        <w:instrText>ADDIN CSL_CITATION {"citationItems":[{"id":"ITEM-1","itemData":{"URL":"http://mchp-appserv.cpe.umanitoba.ca/viewConcept.php?printer=Y&amp;conceptID=1473","accessed":{"date-parts":[["2020","2","15"]]},"id":"ITEM-1","issued":{"date-parts":[["0"]]},"title":"Concept: Angiotensin Converting Enzyme (ACE) Inhibitors and Angiotensin Receptor Blocker (ARB) Prescriptions - Defined","type":"webpage"},"uris":["http://www.mendeley.com/documents/?uuid=fe2c09da-e0e7-30be-8c33-5b0c66ac59a6"]}],"mendeley":{"formattedCitation":"(“Concept: Angiotensin Converting Enzyme (ACE) Inhibitors and Angiotensin Receptor Blocker (ARB) Prescriptions - Defined,” n.d.)","plainTextFormattedCitation":"(“Concept: Angiotensin Converting Enzyme (ACE) Inhibitors and Angiotensin Receptor Blocker (ARB) Prescriptions - Defined,” n.d.)","previouslyFormattedCitation":"(“Concept: Angiotensin Converting Enzyme (ACE) Inhibitors and Angiotensin Receptor Blocker (ARB) Prescriptions - Defined,” n.d.)"},"properties":{"noteIndex":0},"schema":"https://github.com/citation-style-language/schema/raw/master/csl-citation.json"}</w:instrText>
      </w:r>
      <w:r w:rsidR="00100891">
        <w:rPr>
          <w:rFonts w:ascii="Arial" w:hAnsi="Arial" w:cs="Arial"/>
          <w:bCs/>
        </w:rPr>
        <w:fldChar w:fldCharType="separate"/>
      </w:r>
      <w:r w:rsidR="00100891" w:rsidRPr="00100891">
        <w:rPr>
          <w:rFonts w:ascii="Arial" w:hAnsi="Arial" w:cs="Arial"/>
          <w:bCs/>
          <w:noProof/>
        </w:rPr>
        <w:t>(“Concept: Angiotensin Converting Enzyme (ACE) Inhibitors and Angiotensin Receptor Blocker (ARB) Prescriptions - Defined,” n.d.)</w:t>
      </w:r>
      <w:r w:rsidR="00100891">
        <w:rPr>
          <w:rFonts w:ascii="Arial" w:hAnsi="Arial" w:cs="Arial"/>
          <w:bCs/>
        </w:rPr>
        <w:fldChar w:fldCharType="end"/>
      </w:r>
      <w:r w:rsidR="00100891">
        <w:rPr>
          <w:rFonts w:ascii="Arial" w:hAnsi="Arial" w:cs="Arial"/>
          <w:bCs/>
        </w:rPr>
        <w:t xml:space="preserve">. </w:t>
      </w:r>
      <w:r w:rsidR="00100891">
        <w:rPr>
          <w:rFonts w:ascii="Arial" w:hAnsi="Arial" w:cs="Arial"/>
          <w:bCs/>
        </w:rPr>
        <w:lastRenderedPageBreak/>
        <w:t xml:space="preserve">Codes for “ARBs” were determined on Wikipedia as C09CA </w:t>
      </w:r>
      <w:r w:rsidR="00100891">
        <w:rPr>
          <w:rFonts w:ascii="Arial" w:hAnsi="Arial" w:cs="Arial"/>
          <w:bCs/>
        </w:rPr>
        <w:fldChar w:fldCharType="begin" w:fldLock="1"/>
      </w:r>
      <w:r w:rsidR="00C1716D">
        <w:rPr>
          <w:rFonts w:ascii="Arial" w:hAnsi="Arial" w:cs="Arial"/>
          <w:bCs/>
        </w:rPr>
        <w:instrText>ADDIN CSL_CITATION {"citationItems":[{"id":"ITEM-1","itemData":{"URL":"https://en.wikipedia.org/wiki/ATC_code_C09#C09C_Angiotensin_II_receptor_blockers_(ARBs),_plain","accessed":{"date-parts":[["2020","2","15"]]},"id":"ITEM-1","issued":{"date-parts":[["0"]]},"title":"ATC code C09 - Wikipedia","type":"webpage"},"uris":["http://www.mendeley.com/documents/?uuid=a86c4e22-0c5a-3706-bc92-3e5b5ed11a36"]}],"mendeley":{"formattedCitation":"(“ATC code C09 - Wikipedia,” n.d.)","plainTextFormattedCitation":"(“ATC code C09 - Wikipedia,” n.d.)","previouslyFormattedCitation":"(“ATC code C09 - Wikipedia,” n.d.)"},"properties":{"noteIndex":0},"schema":"https://github.com/citation-style-language/schema/raw/master/csl-citation.json"}</w:instrText>
      </w:r>
      <w:r w:rsidR="00100891">
        <w:rPr>
          <w:rFonts w:ascii="Arial" w:hAnsi="Arial" w:cs="Arial"/>
          <w:bCs/>
        </w:rPr>
        <w:fldChar w:fldCharType="separate"/>
      </w:r>
      <w:r w:rsidR="00100891" w:rsidRPr="00100891">
        <w:rPr>
          <w:rFonts w:ascii="Arial" w:hAnsi="Arial" w:cs="Arial"/>
          <w:bCs/>
          <w:noProof/>
        </w:rPr>
        <w:t>(“ATC code C09 - Wikipedia,” n.d.)</w:t>
      </w:r>
      <w:r w:rsidR="00100891">
        <w:rPr>
          <w:rFonts w:ascii="Arial" w:hAnsi="Arial" w:cs="Arial"/>
          <w:bCs/>
        </w:rPr>
        <w:fldChar w:fldCharType="end"/>
      </w:r>
      <w:r w:rsidR="00100891">
        <w:rPr>
          <w:rFonts w:ascii="Arial" w:hAnsi="Arial" w:cs="Arial"/>
          <w:bCs/>
        </w:rPr>
        <w:t xml:space="preserve">. With these codes in hand, I did research on Athena and finally selected concepts on Atlas with resulting codes. </w:t>
      </w:r>
      <w:r w:rsidR="0031555B">
        <w:rPr>
          <w:rFonts w:ascii="Arial" w:hAnsi="Arial" w:cs="Arial"/>
          <w:bCs/>
        </w:rPr>
        <w:t xml:space="preserve">For concepts in “cancer” set, I sought on Atlas with the key words </w:t>
      </w:r>
      <w:r w:rsidR="0031555B">
        <w:rPr>
          <w:rFonts w:ascii="Arial" w:hAnsi="Arial" w:cs="Arial"/>
          <w:bCs/>
          <w:noProof/>
        </w:rPr>
        <w:t>“cancer”, “tumor”, “maglinancy” and “carcinoma”, then selected conditions with satisfying number of records.</w:t>
      </w:r>
      <w:r w:rsidR="0031555B">
        <w:rPr>
          <w:rFonts w:ascii="Arial" w:hAnsi="Arial" w:cs="Arial"/>
          <w:bCs/>
          <w:noProof/>
        </w:rPr>
        <w:t xml:space="preserve"> </w:t>
      </w:r>
    </w:p>
    <w:p w14:paraId="38BFE42D" w14:textId="5839F901" w:rsidR="00B13C42" w:rsidRDefault="00B13C42" w:rsidP="00A25707">
      <w:pPr>
        <w:spacing w:beforeLines="100" w:before="240" w:after="120"/>
        <w:rPr>
          <w:rFonts w:ascii="Arial" w:hAnsi="Arial" w:cs="Arial"/>
          <w:bCs/>
          <w:noProof/>
        </w:rPr>
      </w:pPr>
      <w:r>
        <w:rPr>
          <w:rFonts w:ascii="Arial" w:hAnsi="Arial" w:cs="Arial"/>
          <w:bCs/>
          <w:noProof/>
        </w:rPr>
        <w:t xml:space="preserve">Links to </w:t>
      </w:r>
      <w:r w:rsidR="00466BEA">
        <w:rPr>
          <w:rFonts w:ascii="Arial" w:hAnsi="Arial" w:cs="Arial"/>
          <w:bCs/>
          <w:noProof/>
        </w:rPr>
        <w:t>the</w:t>
      </w:r>
      <w:r>
        <w:rPr>
          <w:rFonts w:ascii="Arial" w:hAnsi="Arial" w:cs="Arial"/>
          <w:bCs/>
          <w:noProof/>
        </w:rPr>
        <w:t xml:space="preserve"> cohorts are as folllows:</w:t>
      </w:r>
    </w:p>
    <w:p w14:paraId="4CFC08E6" w14:textId="77777777" w:rsidR="00AB5F61" w:rsidRDefault="00B13C42" w:rsidP="00AB5F61">
      <w:pPr>
        <w:rPr>
          <w:rFonts w:ascii="Arial" w:hAnsi="Arial" w:cs="Arial"/>
          <w:bCs/>
        </w:rPr>
      </w:pPr>
      <w:r w:rsidRPr="00AB5F61">
        <w:rPr>
          <w:rFonts w:ascii="Arial" w:hAnsi="Arial" w:cs="Arial"/>
          <w:bCs/>
        </w:rPr>
        <w:t>[shuang379] hypertension patients with ACE inhibitors (Target)</w:t>
      </w:r>
      <w:r w:rsidR="00AB5F61">
        <w:rPr>
          <w:rFonts w:ascii="Arial" w:hAnsi="Arial" w:cs="Arial"/>
          <w:bCs/>
        </w:rPr>
        <w:t xml:space="preserve">: </w:t>
      </w:r>
    </w:p>
    <w:p w14:paraId="61DFE073" w14:textId="1BCCE778" w:rsidR="00B13C42" w:rsidRPr="00AB5F61" w:rsidRDefault="00AB5F61" w:rsidP="00AB5F61">
      <w:pPr>
        <w:rPr>
          <w:rFonts w:ascii="Arial" w:hAnsi="Arial" w:cs="Arial"/>
          <w:bCs/>
        </w:rPr>
      </w:pPr>
      <w:hyperlink r:id="rId9" w:history="1">
        <w:r w:rsidRPr="00B5500A">
          <w:rPr>
            <w:rStyle w:val="Hyperlink"/>
            <w:rFonts w:ascii="Arial" w:hAnsi="Arial" w:cs="Arial"/>
            <w:bCs/>
          </w:rPr>
          <w:t>http://gt-health-analytics-1.us-east-1.elasticbeanstalk.com/#/cohortdefinition/632</w:t>
        </w:r>
      </w:hyperlink>
      <w:r w:rsidR="00B13C42" w:rsidRPr="00AB5F61">
        <w:rPr>
          <w:rStyle w:val="Hyperlink"/>
          <w:rFonts w:ascii="Arial" w:hAnsi="Arial" w:cs="Arial"/>
          <w:bCs/>
        </w:rPr>
        <w:t xml:space="preserve"> </w:t>
      </w:r>
    </w:p>
    <w:p w14:paraId="7678F7C3" w14:textId="77777777" w:rsidR="00AB5F61" w:rsidRDefault="00B13C42" w:rsidP="00AB5F61">
      <w:pPr>
        <w:rPr>
          <w:rFonts w:ascii="Arial" w:hAnsi="Arial" w:cs="Arial"/>
          <w:bCs/>
        </w:rPr>
      </w:pPr>
      <w:r w:rsidRPr="00AB5F61">
        <w:rPr>
          <w:rFonts w:ascii="Arial" w:hAnsi="Arial" w:cs="Arial"/>
          <w:bCs/>
        </w:rPr>
        <w:t>[shuang379] hypertension patients with ARBs (Comparator)</w:t>
      </w:r>
      <w:r w:rsidR="00AB5F61">
        <w:rPr>
          <w:rFonts w:ascii="Arial" w:hAnsi="Arial" w:cs="Arial"/>
          <w:bCs/>
        </w:rPr>
        <w:t xml:space="preserve">: </w:t>
      </w:r>
    </w:p>
    <w:p w14:paraId="6F424984" w14:textId="5D601244" w:rsidR="00B13C42" w:rsidRPr="00AB5F61" w:rsidRDefault="00AB5F61" w:rsidP="00AB5F61">
      <w:pPr>
        <w:rPr>
          <w:rFonts w:ascii="Arial" w:hAnsi="Arial" w:cs="Arial"/>
          <w:bCs/>
        </w:rPr>
      </w:pPr>
      <w:hyperlink r:id="rId10" w:history="1">
        <w:r w:rsidRPr="00B5500A">
          <w:rPr>
            <w:rStyle w:val="Hyperlink"/>
            <w:rFonts w:ascii="Arial" w:hAnsi="Arial" w:cs="Arial"/>
            <w:bCs/>
          </w:rPr>
          <w:t>http://gt-health-analytics-1.us-east-1.elasticbeanstalk.com/#/cohortdefinition/633</w:t>
        </w:r>
      </w:hyperlink>
    </w:p>
    <w:p w14:paraId="0D3B0190" w14:textId="77777777" w:rsidR="00AB5F61" w:rsidRDefault="00B13C42" w:rsidP="00AB5F61">
      <w:pPr>
        <w:rPr>
          <w:rFonts w:ascii="Arial" w:hAnsi="Arial" w:cs="Arial"/>
          <w:bCs/>
        </w:rPr>
      </w:pPr>
      <w:r w:rsidRPr="00AB5F61">
        <w:rPr>
          <w:rFonts w:ascii="Arial" w:hAnsi="Arial" w:cs="Arial"/>
          <w:bCs/>
        </w:rPr>
        <w:t>[shuang379] hypertension patients with cancer (Outcome)</w:t>
      </w:r>
      <w:r w:rsidR="00AB5F61">
        <w:rPr>
          <w:rFonts w:ascii="Arial" w:hAnsi="Arial" w:cs="Arial"/>
          <w:bCs/>
        </w:rPr>
        <w:t xml:space="preserve">: </w:t>
      </w:r>
    </w:p>
    <w:p w14:paraId="23E5FDE5" w14:textId="63E3510F" w:rsidR="001F2BA8" w:rsidRPr="00AB5F61" w:rsidRDefault="00AB5F61" w:rsidP="00AB5F61">
      <w:pPr>
        <w:rPr>
          <w:rFonts w:ascii="Arial" w:hAnsi="Arial" w:cs="Arial"/>
          <w:bCs/>
        </w:rPr>
      </w:pPr>
      <w:hyperlink r:id="rId11" w:history="1">
        <w:r w:rsidRPr="00B5500A">
          <w:rPr>
            <w:rStyle w:val="Hyperlink"/>
            <w:rFonts w:ascii="Arial" w:hAnsi="Arial" w:cs="Arial"/>
            <w:bCs/>
          </w:rPr>
          <w:t>http://gt-health-analytics-1.us-east-1.elasticbeanstalk.com/#/cohortdefinition/634</w:t>
        </w:r>
      </w:hyperlink>
    </w:p>
    <w:p w14:paraId="6E65B127" w14:textId="32F8A63E" w:rsidR="000D528E" w:rsidRDefault="000D528E" w:rsidP="00F468CE">
      <w:pPr>
        <w:spacing w:beforeLines="100" w:before="240" w:after="20"/>
        <w:rPr>
          <w:rFonts w:ascii="Arial" w:hAnsi="Arial" w:cs="Arial"/>
          <w:bCs/>
          <w:i/>
          <w:iCs/>
        </w:rPr>
      </w:pPr>
      <w:r w:rsidRPr="00F468CE">
        <w:rPr>
          <w:rFonts w:ascii="Arial" w:hAnsi="Arial" w:cs="Arial"/>
          <w:bCs/>
          <w:i/>
          <w:iCs/>
        </w:rPr>
        <w:t>Characterization and Incidence Rates</w:t>
      </w:r>
      <w:r w:rsidR="00F468CE">
        <w:rPr>
          <w:rFonts w:ascii="Arial" w:hAnsi="Arial" w:cs="Arial"/>
          <w:bCs/>
          <w:i/>
          <w:iCs/>
        </w:rPr>
        <w:t xml:space="preserve"> with Atlas</w:t>
      </w:r>
    </w:p>
    <w:p w14:paraId="080E5C0A" w14:textId="546E8D45" w:rsidR="00FA0DBD" w:rsidRDefault="00FA0DBD" w:rsidP="00F468CE">
      <w:pPr>
        <w:spacing w:beforeLines="100" w:before="240" w:after="20"/>
        <w:rPr>
          <w:rFonts w:ascii="Arial" w:hAnsi="Arial" w:cs="Arial"/>
          <w:bCs/>
        </w:rPr>
      </w:pPr>
      <w:r w:rsidRPr="00FA0DBD">
        <w:rPr>
          <w:rFonts w:ascii="Arial" w:hAnsi="Arial" w:cs="Arial"/>
          <w:bCs/>
        </w:rPr>
        <w:t xml:space="preserve">Cohort </w:t>
      </w:r>
      <w:r>
        <w:rPr>
          <w:rFonts w:ascii="Arial" w:hAnsi="Arial" w:cs="Arial"/>
          <w:bCs/>
        </w:rPr>
        <w:t xml:space="preserve">characterization was performed with Atlas. </w:t>
      </w:r>
      <w:r w:rsidR="00012118">
        <w:rPr>
          <w:rFonts w:ascii="Arial" w:hAnsi="Arial" w:cs="Arial"/>
          <w:bCs/>
        </w:rPr>
        <w:t xml:space="preserve">A new characterization analysis was created in the Characterizations section at Atlas. Feature analyses were performed on condition era any time prior, demographic age group, demographics gender and drug era any time prior. </w:t>
      </w:r>
      <w:r w:rsidR="007B76F6">
        <w:rPr>
          <w:rFonts w:ascii="Arial" w:hAnsi="Arial" w:cs="Arial"/>
          <w:bCs/>
        </w:rPr>
        <w:t xml:space="preserve">The characterization was then executed against the CMSDESynPUF100k </w:t>
      </w:r>
      <w:r w:rsidR="00715ACE">
        <w:rPr>
          <w:rFonts w:ascii="Arial" w:hAnsi="Arial" w:cs="Arial"/>
          <w:bCs/>
        </w:rPr>
        <w:t xml:space="preserve">and </w:t>
      </w:r>
      <w:r w:rsidR="00715ACE" w:rsidRPr="00AB4F2C">
        <w:rPr>
          <w:rFonts w:ascii="Arial" w:hAnsi="Arial" w:cs="Arial"/>
          <w:bCs/>
        </w:rPr>
        <w:t>CMSDESynPUF23m</w:t>
      </w:r>
      <w:r w:rsidR="00715ACE">
        <w:rPr>
          <w:rFonts w:ascii="Arial" w:hAnsi="Arial" w:cs="Arial"/>
          <w:bCs/>
        </w:rPr>
        <w:t xml:space="preserve"> </w:t>
      </w:r>
      <w:r w:rsidR="007B76F6">
        <w:rPr>
          <w:rFonts w:ascii="Arial" w:hAnsi="Arial" w:cs="Arial"/>
          <w:bCs/>
        </w:rPr>
        <w:t>dataset</w:t>
      </w:r>
      <w:r w:rsidR="00715ACE">
        <w:rPr>
          <w:rFonts w:ascii="Arial" w:hAnsi="Arial" w:cs="Arial"/>
          <w:bCs/>
        </w:rPr>
        <w:t>s</w:t>
      </w:r>
      <w:r w:rsidR="007B76F6">
        <w:rPr>
          <w:rFonts w:ascii="Arial" w:hAnsi="Arial" w:cs="Arial"/>
          <w:bCs/>
        </w:rPr>
        <w:t xml:space="preserve">. </w:t>
      </w:r>
    </w:p>
    <w:p w14:paraId="3AF4243D" w14:textId="61227D2A" w:rsidR="00624022" w:rsidRPr="00FA0DBD" w:rsidRDefault="00B12D18" w:rsidP="00F468CE">
      <w:pPr>
        <w:spacing w:beforeLines="100" w:before="240" w:after="20"/>
        <w:rPr>
          <w:rFonts w:ascii="Arial" w:hAnsi="Arial" w:cs="Arial"/>
          <w:bCs/>
        </w:rPr>
      </w:pPr>
      <w:r>
        <w:rPr>
          <w:rFonts w:ascii="Arial" w:hAnsi="Arial" w:cs="Arial"/>
          <w:bCs/>
        </w:rPr>
        <w:t xml:space="preserve">The incidence rate was calculated as the ratio of persons in the target/comparator cohort who experienced the outcome cohort during the time at risk period. </w:t>
      </w:r>
      <w:r w:rsidR="00542829">
        <w:rPr>
          <w:rFonts w:ascii="Arial" w:hAnsi="Arial" w:cs="Arial"/>
          <w:bCs/>
        </w:rPr>
        <w:t xml:space="preserve">A new incidence analysis was created in the Incidence Rates section at Atlas. </w:t>
      </w:r>
      <w:r w:rsidR="00045DB3">
        <w:rPr>
          <w:rFonts w:ascii="Arial" w:hAnsi="Arial" w:cs="Arial"/>
          <w:bCs/>
        </w:rPr>
        <w:t xml:space="preserve">The start of the time at risk was defined as 1 day after cohort start for the target cohort and the end was defined as the cohort end date. </w:t>
      </w:r>
      <w:r w:rsidR="00E84BCE">
        <w:rPr>
          <w:rFonts w:ascii="Arial" w:hAnsi="Arial" w:cs="Arial"/>
          <w:bCs/>
        </w:rPr>
        <w:t xml:space="preserve">The analysis was then executed against </w:t>
      </w:r>
      <w:r w:rsidR="00E84BCE">
        <w:rPr>
          <w:rFonts w:ascii="Arial" w:hAnsi="Arial" w:cs="Arial"/>
          <w:bCs/>
        </w:rPr>
        <w:t>the CMSDESynPUF100k dataset</w:t>
      </w:r>
      <w:r w:rsidR="00E21E1F" w:rsidRPr="00E21E1F">
        <w:rPr>
          <w:rFonts w:ascii="Arial" w:hAnsi="Arial" w:cs="Arial"/>
          <w:bCs/>
        </w:rPr>
        <w:t xml:space="preserve"> </w:t>
      </w:r>
      <w:r w:rsidR="00E21E1F">
        <w:rPr>
          <w:rFonts w:ascii="Arial" w:hAnsi="Arial" w:cs="Arial"/>
          <w:bCs/>
        </w:rPr>
        <w:t xml:space="preserve">and </w:t>
      </w:r>
      <w:r w:rsidR="00E21E1F" w:rsidRPr="00AB4F2C">
        <w:rPr>
          <w:rFonts w:ascii="Arial" w:hAnsi="Arial" w:cs="Arial"/>
          <w:bCs/>
        </w:rPr>
        <w:t>CMSDESynPUF23m</w:t>
      </w:r>
      <w:r w:rsidR="00E21E1F">
        <w:rPr>
          <w:rFonts w:ascii="Arial" w:hAnsi="Arial" w:cs="Arial"/>
          <w:bCs/>
        </w:rPr>
        <w:t xml:space="preserve"> datasets</w:t>
      </w:r>
      <w:r w:rsidR="00E84BCE">
        <w:rPr>
          <w:rFonts w:ascii="Arial" w:hAnsi="Arial" w:cs="Arial"/>
          <w:bCs/>
        </w:rPr>
        <w:t>.</w:t>
      </w:r>
    </w:p>
    <w:p w14:paraId="24E5E842" w14:textId="5F844403" w:rsidR="00F468CE" w:rsidRDefault="00F468CE" w:rsidP="00F468CE">
      <w:pPr>
        <w:spacing w:beforeLines="100" w:before="240" w:after="20"/>
        <w:rPr>
          <w:rFonts w:ascii="Arial" w:hAnsi="Arial" w:cs="Arial"/>
          <w:bCs/>
          <w:i/>
          <w:iCs/>
        </w:rPr>
      </w:pPr>
      <w:r>
        <w:rPr>
          <w:rFonts w:ascii="Arial" w:hAnsi="Arial" w:cs="Arial"/>
          <w:bCs/>
          <w:i/>
          <w:iCs/>
        </w:rPr>
        <w:t>Analysis with R p</w:t>
      </w:r>
      <w:r w:rsidR="00B23C09">
        <w:rPr>
          <w:rFonts w:ascii="Arial" w:hAnsi="Arial" w:cs="Arial"/>
          <w:bCs/>
          <w:i/>
          <w:iCs/>
        </w:rPr>
        <w:t>ackage</w:t>
      </w:r>
      <w:r w:rsidR="00E05D25">
        <w:rPr>
          <w:rFonts w:ascii="Arial" w:hAnsi="Arial" w:cs="Arial"/>
          <w:bCs/>
          <w:i/>
          <w:iCs/>
        </w:rPr>
        <w:t xml:space="preserve"> (Stretch)</w:t>
      </w:r>
    </w:p>
    <w:p w14:paraId="70322019" w14:textId="671A16AF" w:rsidR="007B4E9F" w:rsidRPr="00244725" w:rsidRDefault="00B240EB" w:rsidP="00F468CE">
      <w:pPr>
        <w:spacing w:beforeLines="100" w:before="240" w:after="20"/>
        <w:rPr>
          <w:rFonts w:ascii="Arial" w:hAnsi="Arial" w:cs="Arial"/>
          <w:bCs/>
        </w:rPr>
      </w:pPr>
      <w:r w:rsidRPr="00244725">
        <w:rPr>
          <w:rFonts w:ascii="Arial" w:hAnsi="Arial" w:cs="Arial"/>
          <w:bCs/>
        </w:rPr>
        <w:t>The cohort study was also conducted using the open-source OHDSI CohortMethod R package</w:t>
      </w:r>
      <w:r w:rsidR="007178DC" w:rsidRPr="00244725">
        <w:rPr>
          <w:rFonts w:ascii="Arial" w:hAnsi="Arial" w:cs="Arial"/>
          <w:bCs/>
        </w:rPr>
        <w:t xml:space="preserve"> </w:t>
      </w:r>
      <w:r w:rsidR="00B15464">
        <w:rPr>
          <w:rFonts w:ascii="Arial" w:hAnsi="Arial" w:cs="Arial"/>
          <w:bCs/>
        </w:rPr>
        <w:fldChar w:fldCharType="begin" w:fldLock="1"/>
      </w:r>
      <w:r w:rsidR="009A6005">
        <w:rPr>
          <w:rFonts w:ascii="Arial" w:hAnsi="Arial" w:cs="Arial"/>
          <w:bCs/>
        </w:rPr>
        <w:instrText>ADDIN CSL_CITATION {"citationItems":[{"id":"ITEM-1","itemData":{"URL":"https://github.com/OHDSI/CohortMethod","accessed":{"date-parts":[["2020","3","6"]]},"id":"ITEM-1","issued":{"date-parts":[["0"]]},"title":"OHDSI/CohortMethod: An R package for performing new-user cohort studies in an observational database in the OMOP Common Data Model.","type":"webpage"},"uris":["http://www.mendeley.com/documents/?uuid=238824aa-4b93-38ea-81dd-16f9da35e44b"]}],"mendeley":{"formattedCitation":"(“OHDSI/CohortMethod: An R package for performing new-user cohort studies in an observational database in the OMOP Common Data Model.,” n.d.)","plainTextFormattedCitation":"(“OHDSI/CohortMethod: An R package for performing new-user cohort studies in an observational database in the OMOP Common Data Model.,” n.d.)","previouslyFormattedCitation":"(“OHDSI/CohortMethod: An R package for performing new-user cohort studies in an observational database in the OMOP Common Data Model.,” n.d.)"},"properties":{"noteIndex":0},"schema":"https://github.com/citation-style-language/schema/raw/master/csl-citation.json"}</w:instrText>
      </w:r>
      <w:r w:rsidR="00B15464">
        <w:rPr>
          <w:rFonts w:ascii="Arial" w:hAnsi="Arial" w:cs="Arial"/>
          <w:bCs/>
        </w:rPr>
        <w:fldChar w:fldCharType="separate"/>
      </w:r>
      <w:r w:rsidR="00B15464" w:rsidRPr="00B15464">
        <w:rPr>
          <w:rFonts w:ascii="Arial" w:hAnsi="Arial" w:cs="Arial"/>
          <w:bCs/>
          <w:noProof/>
        </w:rPr>
        <w:t>(“OHDSI/CohortMethod: An R package for performing new-user cohort studies in an observational database in the OMOP Common Data Model.,” n.d.)</w:t>
      </w:r>
      <w:r w:rsidR="00B15464">
        <w:rPr>
          <w:rFonts w:ascii="Arial" w:hAnsi="Arial" w:cs="Arial"/>
          <w:bCs/>
        </w:rPr>
        <w:fldChar w:fldCharType="end"/>
      </w:r>
      <w:r w:rsidR="00B15464">
        <w:rPr>
          <w:rFonts w:ascii="Arial" w:hAnsi="Arial" w:cs="Arial"/>
          <w:bCs/>
        </w:rPr>
        <w:t xml:space="preserve"> </w:t>
      </w:r>
      <w:r w:rsidR="007178DC" w:rsidRPr="00244725">
        <w:rPr>
          <w:rFonts w:ascii="Arial" w:hAnsi="Arial" w:cs="Arial"/>
          <w:bCs/>
        </w:rPr>
        <w:t xml:space="preserve">against </w:t>
      </w:r>
      <w:r w:rsidR="007178DC" w:rsidRPr="00244725">
        <w:rPr>
          <w:rFonts w:ascii="Arial" w:hAnsi="Arial" w:cs="Arial"/>
          <w:bCs/>
        </w:rPr>
        <w:t>CMSDESynPUF100k</w:t>
      </w:r>
      <w:r w:rsidR="007178DC" w:rsidRPr="00244725">
        <w:rPr>
          <w:rFonts w:ascii="Arial" w:hAnsi="Arial" w:cs="Arial"/>
          <w:bCs/>
        </w:rPr>
        <w:t xml:space="preserve"> dataset</w:t>
      </w:r>
      <w:r w:rsidR="00B21B16" w:rsidRPr="00244725">
        <w:rPr>
          <w:rFonts w:ascii="Arial" w:hAnsi="Arial" w:cs="Arial"/>
          <w:bCs/>
        </w:rPr>
        <w:t xml:space="preserve">. Propensity score was used to </w:t>
      </w:r>
      <w:r w:rsidR="009A1E72">
        <w:rPr>
          <w:rFonts w:ascii="Arial" w:hAnsi="Arial" w:cs="Arial"/>
          <w:bCs/>
        </w:rPr>
        <w:t xml:space="preserve">balance between the target and comparator cohorts. </w:t>
      </w:r>
      <w:r w:rsidR="00442F50">
        <w:rPr>
          <w:rFonts w:ascii="Arial" w:hAnsi="Arial" w:cs="Arial"/>
          <w:bCs/>
        </w:rPr>
        <w:t xml:space="preserve">An expansive propensity score model, including all available covariates, was used and propensity score adjustment was performed. </w:t>
      </w:r>
      <w:r w:rsidR="00D46FB4">
        <w:rPr>
          <w:rFonts w:ascii="Arial" w:hAnsi="Arial" w:cs="Arial"/>
          <w:bCs/>
        </w:rPr>
        <w:t xml:space="preserve">Results are presented with hazard rate, Kaplan-Meier curve, incidence rates, time at risk distribution and so forth. </w:t>
      </w:r>
      <w:r w:rsidR="00B21B16" w:rsidRPr="00244725">
        <w:rPr>
          <w:rFonts w:ascii="Arial" w:hAnsi="Arial" w:cs="Arial"/>
          <w:bCs/>
        </w:rPr>
        <w:t xml:space="preserve"> </w:t>
      </w:r>
    </w:p>
    <w:p w14:paraId="71F576D2" w14:textId="18570BB2" w:rsidR="006C7A64" w:rsidRDefault="006C7A64" w:rsidP="00E2271F">
      <w:pPr>
        <w:pStyle w:val="Header4"/>
        <w:rPr>
          <w:u w:val="none"/>
        </w:rPr>
      </w:pPr>
      <w:r>
        <w:rPr>
          <w:u w:val="none"/>
        </w:rPr>
        <w:t>Results</w:t>
      </w:r>
    </w:p>
    <w:p w14:paraId="5E685A58" w14:textId="2ABA07DF" w:rsidR="00332203" w:rsidRDefault="00332203" w:rsidP="00332203">
      <w:pPr>
        <w:spacing w:beforeLines="100" w:before="240" w:after="20"/>
        <w:rPr>
          <w:rFonts w:ascii="Arial" w:hAnsi="Arial" w:cs="Arial"/>
          <w:bCs/>
          <w:i/>
          <w:iCs/>
        </w:rPr>
      </w:pPr>
      <w:r w:rsidRPr="00332203">
        <w:rPr>
          <w:rFonts w:ascii="Arial" w:hAnsi="Arial" w:cs="Arial"/>
          <w:bCs/>
          <w:i/>
          <w:iCs/>
        </w:rPr>
        <w:t xml:space="preserve">Population </w:t>
      </w:r>
      <w:r w:rsidR="00D5709D">
        <w:rPr>
          <w:rFonts w:ascii="Arial" w:hAnsi="Arial" w:cs="Arial"/>
          <w:bCs/>
          <w:i/>
          <w:iCs/>
        </w:rPr>
        <w:t>C</w:t>
      </w:r>
      <w:r w:rsidRPr="00332203">
        <w:rPr>
          <w:rFonts w:ascii="Arial" w:hAnsi="Arial" w:cs="Arial"/>
          <w:bCs/>
          <w:i/>
          <w:iCs/>
        </w:rPr>
        <w:t>haracteristics</w:t>
      </w:r>
      <w:r w:rsidR="00E9230F">
        <w:rPr>
          <w:rFonts w:ascii="Arial" w:hAnsi="Arial" w:cs="Arial"/>
          <w:bCs/>
          <w:i/>
          <w:iCs/>
        </w:rPr>
        <w:t xml:space="preserve"> with Atlas</w:t>
      </w:r>
    </w:p>
    <w:p w14:paraId="72D2972B" w14:textId="1AD6BF01" w:rsidR="001C66C7" w:rsidRPr="000C0090" w:rsidRDefault="001C66C7" w:rsidP="000C0090">
      <w:pPr>
        <w:spacing w:beforeLines="100" w:before="240" w:after="20"/>
        <w:rPr>
          <w:rFonts w:ascii="Arial" w:hAnsi="Arial" w:cs="Arial"/>
          <w:bCs/>
        </w:rPr>
      </w:pPr>
      <w:r>
        <w:rPr>
          <w:rFonts w:ascii="Arial" w:hAnsi="Arial" w:cs="Arial"/>
          <w:bCs/>
        </w:rPr>
        <w:t>The result of</w:t>
      </w:r>
      <w:r w:rsidR="007D08E6">
        <w:rPr>
          <w:rFonts w:ascii="Arial" w:hAnsi="Arial" w:cs="Arial"/>
          <w:bCs/>
        </w:rPr>
        <w:t xml:space="preserve"> cohort </w:t>
      </w:r>
      <w:r w:rsidR="005427AB">
        <w:rPr>
          <w:rFonts w:ascii="Arial" w:hAnsi="Arial" w:cs="Arial"/>
          <w:bCs/>
        </w:rPr>
        <w:t>generation</w:t>
      </w:r>
      <w:r w:rsidR="007D08E6">
        <w:rPr>
          <w:rFonts w:ascii="Arial" w:hAnsi="Arial" w:cs="Arial"/>
          <w:bCs/>
        </w:rPr>
        <w:t xml:space="preserve"> performed with Atlas</w:t>
      </w:r>
      <w:r>
        <w:rPr>
          <w:rFonts w:ascii="Arial" w:hAnsi="Arial" w:cs="Arial"/>
          <w:bCs/>
        </w:rPr>
        <w:t xml:space="preserve"> is listed in Table 1. </w:t>
      </w:r>
      <w:r w:rsidR="00556AD9">
        <w:rPr>
          <w:rFonts w:ascii="Arial" w:hAnsi="Arial" w:cs="Arial"/>
          <w:bCs/>
        </w:rPr>
        <w:t>Intuitively, the number of patients in outcome cohort should be smaller than the numbers of patients in either target or comparator cohort</w:t>
      </w:r>
      <w:r w:rsidR="0040490C">
        <w:rPr>
          <w:rFonts w:ascii="Arial" w:hAnsi="Arial" w:cs="Arial"/>
          <w:bCs/>
        </w:rPr>
        <w:t xml:space="preserve">, which </w:t>
      </w:r>
      <w:r w:rsidR="00770FB0">
        <w:rPr>
          <w:rFonts w:ascii="Arial" w:hAnsi="Arial" w:cs="Arial"/>
          <w:bCs/>
        </w:rPr>
        <w:t>matches our results.</w:t>
      </w:r>
      <w:r w:rsidR="00F743E9">
        <w:rPr>
          <w:rFonts w:ascii="Arial" w:hAnsi="Arial" w:cs="Arial"/>
          <w:bCs/>
        </w:rPr>
        <w:t xml:space="preserve"> </w:t>
      </w:r>
      <w:r w:rsidR="00EB3075">
        <w:rPr>
          <w:rFonts w:ascii="Arial" w:hAnsi="Arial" w:cs="Arial"/>
          <w:bCs/>
        </w:rPr>
        <w:t xml:space="preserve">Table 2 </w:t>
      </w:r>
      <w:r w:rsidR="00703FA9">
        <w:rPr>
          <w:rFonts w:ascii="Arial" w:hAnsi="Arial" w:cs="Arial"/>
          <w:bCs/>
        </w:rPr>
        <w:t xml:space="preserve">and table 3 </w:t>
      </w:r>
      <w:r w:rsidR="00EB3075">
        <w:rPr>
          <w:rFonts w:ascii="Arial" w:hAnsi="Arial" w:cs="Arial"/>
          <w:bCs/>
        </w:rPr>
        <w:t>list the characteristics of target and comparator cohorts</w:t>
      </w:r>
      <w:r w:rsidR="00703FA9">
        <w:rPr>
          <w:rFonts w:ascii="Arial" w:hAnsi="Arial" w:cs="Arial"/>
          <w:bCs/>
        </w:rPr>
        <w:t xml:space="preserve"> in </w:t>
      </w:r>
      <w:r w:rsidR="00703FA9" w:rsidRPr="00AB4F2C">
        <w:rPr>
          <w:rFonts w:ascii="Arial" w:hAnsi="Arial" w:cs="Arial"/>
          <w:bCs/>
        </w:rPr>
        <w:t>CMSDESynPUF100k</w:t>
      </w:r>
      <w:r w:rsidR="00703FA9">
        <w:rPr>
          <w:rFonts w:ascii="Arial" w:hAnsi="Arial" w:cs="Arial"/>
          <w:bCs/>
        </w:rPr>
        <w:t xml:space="preserve"> and </w:t>
      </w:r>
      <w:r w:rsidR="00703FA9" w:rsidRPr="00AB4F2C">
        <w:rPr>
          <w:rFonts w:ascii="Arial" w:hAnsi="Arial" w:cs="Arial"/>
          <w:bCs/>
        </w:rPr>
        <w:t>CMSDESynPUF23m</w:t>
      </w:r>
      <w:r w:rsidR="00703FA9">
        <w:rPr>
          <w:rFonts w:ascii="Arial" w:hAnsi="Arial" w:cs="Arial"/>
          <w:bCs/>
        </w:rPr>
        <w:t>, respectively</w:t>
      </w:r>
      <w:r w:rsidR="00EB3075">
        <w:rPr>
          <w:rFonts w:ascii="Arial" w:hAnsi="Arial" w:cs="Arial"/>
          <w:bCs/>
        </w:rPr>
        <w:t xml:space="preserve">. </w:t>
      </w:r>
      <w:r w:rsidR="00EA6484">
        <w:rPr>
          <w:rFonts w:ascii="Arial" w:hAnsi="Arial" w:cs="Arial"/>
          <w:bCs/>
        </w:rPr>
        <w:t>We can see</w:t>
      </w:r>
      <w:r w:rsidR="00E70A24">
        <w:rPr>
          <w:rFonts w:ascii="Arial" w:hAnsi="Arial" w:cs="Arial"/>
          <w:bCs/>
        </w:rPr>
        <w:t xml:space="preserve">, </w:t>
      </w:r>
      <w:r w:rsidR="00F56FAE">
        <w:rPr>
          <w:rFonts w:ascii="Arial" w:hAnsi="Arial" w:cs="Arial"/>
          <w:bCs/>
        </w:rPr>
        <w:t>in</w:t>
      </w:r>
      <w:r w:rsidR="00E70A24">
        <w:rPr>
          <w:rFonts w:ascii="Arial" w:hAnsi="Arial" w:cs="Arial"/>
          <w:bCs/>
        </w:rPr>
        <w:t xml:space="preserve"> both datasets,</w:t>
      </w:r>
      <w:r w:rsidR="00EA6484">
        <w:rPr>
          <w:rFonts w:ascii="Arial" w:hAnsi="Arial" w:cs="Arial"/>
          <w:bCs/>
        </w:rPr>
        <w:t xml:space="preserve"> the two cohorts are comparable to each other, with similar ratios of type 2 </w:t>
      </w:r>
      <w:r w:rsidR="00EA6484">
        <w:rPr>
          <w:rFonts w:ascii="Arial" w:hAnsi="Arial" w:cs="Arial"/>
          <w:bCs/>
        </w:rPr>
        <w:lastRenderedPageBreak/>
        <w:t xml:space="preserve">diabetes mellitus, female, atrial fibrillation and so forth. </w:t>
      </w:r>
      <w:r w:rsidR="000C0090">
        <w:rPr>
          <w:rFonts w:ascii="Arial" w:hAnsi="Arial" w:cs="Arial"/>
          <w:bCs/>
        </w:rPr>
        <w:t xml:space="preserve">This similarity </w:t>
      </w:r>
      <w:r w:rsidR="001C7C30">
        <w:rPr>
          <w:rFonts w:ascii="Arial" w:hAnsi="Arial" w:cs="Arial"/>
          <w:bCs/>
        </w:rPr>
        <w:t xml:space="preserve">ensures the </w:t>
      </w:r>
      <w:r w:rsidR="00E1712A">
        <w:rPr>
          <w:rFonts w:ascii="Arial" w:hAnsi="Arial" w:cs="Arial"/>
          <w:bCs/>
        </w:rPr>
        <w:t>rationality of the study.</w:t>
      </w:r>
    </w:p>
    <w:p w14:paraId="3EF02208" w14:textId="426257B4" w:rsidR="00B9742F" w:rsidRDefault="00B9742F" w:rsidP="00B9742F">
      <w:pPr>
        <w:spacing w:beforeLines="100" w:before="240" w:after="20"/>
        <w:jc w:val="center"/>
        <w:rPr>
          <w:rFonts w:ascii="Arial" w:hAnsi="Arial" w:cs="Arial"/>
          <w:bCs/>
          <w:noProof/>
        </w:rPr>
      </w:pPr>
      <w:r>
        <w:rPr>
          <w:rFonts w:ascii="Arial" w:hAnsi="Arial" w:cs="Arial"/>
          <w:bCs/>
          <w:noProof/>
        </w:rPr>
        <w:drawing>
          <wp:inline distT="0" distB="0" distL="0" distR="0" wp14:anchorId="13FE9E1A" wp14:editId="433D7514">
            <wp:extent cx="4754880" cy="9241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54880" cy="924185"/>
                    </a:xfrm>
                    <a:prstGeom prst="rect">
                      <a:avLst/>
                    </a:prstGeom>
                    <a:noFill/>
                  </pic:spPr>
                </pic:pic>
              </a:graphicData>
            </a:graphic>
          </wp:inline>
        </w:drawing>
      </w:r>
    </w:p>
    <w:p w14:paraId="1242F942" w14:textId="45DF9945" w:rsidR="007D08E6" w:rsidRDefault="00C709BD" w:rsidP="00332203">
      <w:pPr>
        <w:spacing w:beforeLines="100" w:before="240" w:after="20"/>
        <w:rPr>
          <w:rFonts w:ascii="Arial" w:hAnsi="Arial" w:cs="Arial"/>
          <w:bCs/>
        </w:rPr>
      </w:pPr>
      <w:r>
        <w:rPr>
          <w:rFonts w:ascii="Arial" w:hAnsi="Arial" w:cs="Arial"/>
          <w:bCs/>
          <w:noProof/>
        </w:rPr>
        <w:drawing>
          <wp:inline distT="0" distB="0" distL="0" distR="0" wp14:anchorId="1D36533D" wp14:editId="75F58431">
            <wp:extent cx="5669280" cy="3060629"/>
            <wp:effectExtent l="0" t="0" r="762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9280" cy="3060629"/>
                    </a:xfrm>
                    <a:prstGeom prst="rect">
                      <a:avLst/>
                    </a:prstGeom>
                    <a:noFill/>
                  </pic:spPr>
                </pic:pic>
              </a:graphicData>
            </a:graphic>
          </wp:inline>
        </w:drawing>
      </w:r>
    </w:p>
    <w:p w14:paraId="2E07B8F2" w14:textId="227AA8DD" w:rsidR="00E70A24" w:rsidRPr="007D08E6" w:rsidRDefault="00E70A24" w:rsidP="00332203">
      <w:pPr>
        <w:spacing w:beforeLines="100" w:before="240" w:after="20"/>
        <w:rPr>
          <w:rFonts w:ascii="Arial" w:hAnsi="Arial" w:cs="Arial"/>
          <w:bCs/>
        </w:rPr>
      </w:pPr>
      <w:r>
        <w:rPr>
          <w:rFonts w:ascii="Arial" w:hAnsi="Arial" w:cs="Arial"/>
          <w:bCs/>
          <w:noProof/>
        </w:rPr>
        <w:drawing>
          <wp:inline distT="0" distB="0" distL="0" distR="0" wp14:anchorId="4B9BAE44" wp14:editId="6473F80B">
            <wp:extent cx="5669280" cy="3050827"/>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9280" cy="3050827"/>
                    </a:xfrm>
                    <a:prstGeom prst="rect">
                      <a:avLst/>
                    </a:prstGeom>
                    <a:noFill/>
                  </pic:spPr>
                </pic:pic>
              </a:graphicData>
            </a:graphic>
          </wp:inline>
        </w:drawing>
      </w:r>
    </w:p>
    <w:p w14:paraId="705D558B" w14:textId="7F2265AE" w:rsidR="00D5709D" w:rsidRDefault="00D5709D" w:rsidP="00332203">
      <w:pPr>
        <w:spacing w:beforeLines="100" w:before="240" w:after="20"/>
        <w:rPr>
          <w:rFonts w:ascii="Arial" w:hAnsi="Arial" w:cs="Arial"/>
          <w:bCs/>
          <w:i/>
          <w:iCs/>
        </w:rPr>
      </w:pPr>
      <w:r>
        <w:rPr>
          <w:rFonts w:ascii="Arial" w:hAnsi="Arial" w:cs="Arial"/>
          <w:bCs/>
          <w:i/>
          <w:iCs/>
        </w:rPr>
        <w:t>Incidence Rates</w:t>
      </w:r>
      <w:r w:rsidR="00C95D2F">
        <w:rPr>
          <w:rFonts w:ascii="Arial" w:hAnsi="Arial" w:cs="Arial"/>
          <w:bCs/>
          <w:i/>
          <w:iCs/>
        </w:rPr>
        <w:t xml:space="preserve"> with Atlas</w:t>
      </w:r>
    </w:p>
    <w:p w14:paraId="680AED16" w14:textId="47CCAB96" w:rsidR="00FB7517" w:rsidRDefault="00703FA9" w:rsidP="00332203">
      <w:pPr>
        <w:spacing w:beforeLines="100" w:before="240" w:after="20"/>
        <w:rPr>
          <w:rFonts w:ascii="Arial" w:hAnsi="Arial" w:cs="Arial"/>
          <w:bCs/>
        </w:rPr>
      </w:pPr>
      <w:r>
        <w:rPr>
          <w:rFonts w:ascii="Arial" w:hAnsi="Arial" w:cs="Arial"/>
          <w:bCs/>
        </w:rPr>
        <w:t xml:space="preserve">According to the incidence analysis with Atlas, </w:t>
      </w:r>
      <w:r w:rsidR="00424B0F">
        <w:rPr>
          <w:rFonts w:ascii="Arial" w:hAnsi="Arial" w:cs="Arial"/>
          <w:bCs/>
        </w:rPr>
        <w:t>a</w:t>
      </w:r>
      <w:r w:rsidR="00424B0F">
        <w:rPr>
          <w:rFonts w:ascii="Arial" w:hAnsi="Arial" w:cs="Arial"/>
          <w:bCs/>
        </w:rPr>
        <w:t xml:space="preserve">mong patients exposed to ACE inhibitors, 130.43 out of 1,000 patients in the </w:t>
      </w:r>
      <w:r w:rsidR="00424B0F" w:rsidRPr="00AB4F2C">
        <w:rPr>
          <w:rFonts w:ascii="Arial" w:hAnsi="Arial" w:cs="Arial"/>
          <w:bCs/>
        </w:rPr>
        <w:t>CMSDESynPUF100k</w:t>
      </w:r>
      <w:r w:rsidR="00424B0F">
        <w:rPr>
          <w:rFonts w:ascii="Arial" w:hAnsi="Arial" w:cs="Arial"/>
          <w:bCs/>
        </w:rPr>
        <w:t xml:space="preserve"> dataset and 123.00 out of 1000 patients in the </w:t>
      </w:r>
      <w:r w:rsidR="00424B0F" w:rsidRPr="00AB4F2C">
        <w:rPr>
          <w:rFonts w:ascii="Arial" w:hAnsi="Arial" w:cs="Arial"/>
          <w:bCs/>
        </w:rPr>
        <w:t>CMSDESynPUF23m</w:t>
      </w:r>
      <w:r w:rsidR="00424B0F">
        <w:rPr>
          <w:rFonts w:ascii="Arial" w:hAnsi="Arial" w:cs="Arial"/>
          <w:bCs/>
        </w:rPr>
        <w:t xml:space="preserve"> dataset were diagnosed with </w:t>
      </w:r>
      <w:r w:rsidR="00424B0F">
        <w:rPr>
          <w:rFonts w:ascii="Arial" w:hAnsi="Arial" w:cs="Arial"/>
          <w:bCs/>
        </w:rPr>
        <w:lastRenderedPageBreak/>
        <w:t xml:space="preserve">cancer while incidence rates per thousand years are 75.09 and 70.04, respectively. Among patients exposed to ARBs, 155.44 out of 1000 in the </w:t>
      </w:r>
      <w:r w:rsidR="00424B0F" w:rsidRPr="00AB4F2C">
        <w:rPr>
          <w:rFonts w:ascii="Arial" w:hAnsi="Arial" w:cs="Arial"/>
          <w:bCs/>
        </w:rPr>
        <w:t>CMSDESynPUF100k</w:t>
      </w:r>
      <w:r w:rsidR="00424B0F">
        <w:rPr>
          <w:rFonts w:ascii="Arial" w:hAnsi="Arial" w:cs="Arial"/>
          <w:bCs/>
        </w:rPr>
        <w:t xml:space="preserve"> dataset and 152.01 out of 1000 patients in the </w:t>
      </w:r>
      <w:r w:rsidR="00424B0F" w:rsidRPr="00AB4F2C">
        <w:rPr>
          <w:rFonts w:ascii="Arial" w:hAnsi="Arial" w:cs="Arial"/>
          <w:bCs/>
        </w:rPr>
        <w:t>CMSDESynPUF23m</w:t>
      </w:r>
      <w:r w:rsidR="00424B0F">
        <w:rPr>
          <w:rFonts w:ascii="Arial" w:hAnsi="Arial" w:cs="Arial"/>
          <w:bCs/>
        </w:rPr>
        <w:t xml:space="preserve"> dataset were diagnosed with cancer while incidence rates per thousand years are 94.66 and 92.94, respectively.</w:t>
      </w:r>
      <w:r w:rsidR="005C41E9">
        <w:rPr>
          <w:rFonts w:ascii="Arial" w:hAnsi="Arial" w:cs="Arial"/>
          <w:bCs/>
        </w:rPr>
        <w:t xml:space="preserve"> These numbers are visualized in Figure 1. </w:t>
      </w:r>
      <w:r w:rsidR="00BA46A1">
        <w:rPr>
          <w:rFonts w:ascii="Arial" w:hAnsi="Arial" w:cs="Arial"/>
          <w:bCs/>
        </w:rPr>
        <w:t xml:space="preserve">We can see </w:t>
      </w:r>
      <w:r w:rsidR="00730813">
        <w:rPr>
          <w:rFonts w:ascii="Arial" w:hAnsi="Arial" w:cs="Arial"/>
          <w:bCs/>
        </w:rPr>
        <w:t xml:space="preserve">incidence of comparator cohort is higher than that of target cohort, in both datasets, regarding either proportion per 1k persons or rate per 1k years. </w:t>
      </w:r>
    </w:p>
    <w:p w14:paraId="3AEB6904" w14:textId="410DC6A9" w:rsidR="00D066B0" w:rsidRPr="00FB7517" w:rsidRDefault="00D066B0" w:rsidP="00D066B0">
      <w:pPr>
        <w:spacing w:beforeLines="100" w:before="240" w:after="20"/>
        <w:jc w:val="center"/>
        <w:rPr>
          <w:rFonts w:ascii="Arial" w:hAnsi="Arial" w:cs="Arial"/>
          <w:bCs/>
        </w:rPr>
      </w:pPr>
      <w:r>
        <w:rPr>
          <w:rFonts w:ascii="Arial" w:hAnsi="Arial" w:cs="Arial"/>
          <w:bCs/>
          <w:noProof/>
        </w:rPr>
        <w:drawing>
          <wp:inline distT="0" distB="0" distL="0" distR="0" wp14:anchorId="68B8BC10" wp14:editId="095378E3">
            <wp:extent cx="4572000" cy="20028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2002835"/>
                    </a:xfrm>
                    <a:prstGeom prst="rect">
                      <a:avLst/>
                    </a:prstGeom>
                    <a:noFill/>
                  </pic:spPr>
                </pic:pic>
              </a:graphicData>
            </a:graphic>
          </wp:inline>
        </w:drawing>
      </w:r>
    </w:p>
    <w:p w14:paraId="73639601" w14:textId="543C69DB" w:rsidR="00C95D2F" w:rsidRDefault="00C95D2F" w:rsidP="00332203">
      <w:pPr>
        <w:spacing w:beforeLines="100" w:before="240" w:after="20"/>
        <w:rPr>
          <w:rFonts w:ascii="Arial" w:hAnsi="Arial" w:cs="Arial"/>
          <w:bCs/>
          <w:i/>
          <w:iCs/>
        </w:rPr>
      </w:pPr>
      <w:r w:rsidRPr="00FB4F80">
        <w:rPr>
          <w:rFonts w:ascii="Arial" w:hAnsi="Arial" w:cs="Arial"/>
          <w:bCs/>
          <w:i/>
          <w:iCs/>
        </w:rPr>
        <w:t xml:space="preserve">Analysis </w:t>
      </w:r>
      <w:r w:rsidR="00BC558D" w:rsidRPr="00FB4F80">
        <w:rPr>
          <w:rFonts w:ascii="Arial" w:hAnsi="Arial" w:cs="Arial"/>
          <w:bCs/>
          <w:i/>
          <w:iCs/>
        </w:rPr>
        <w:t>R</w:t>
      </w:r>
      <w:r w:rsidRPr="00FB4F80">
        <w:rPr>
          <w:rFonts w:ascii="Arial" w:hAnsi="Arial" w:cs="Arial"/>
          <w:bCs/>
          <w:i/>
          <w:iCs/>
        </w:rPr>
        <w:t xml:space="preserve">esults </w:t>
      </w:r>
      <w:r w:rsidR="008C7D13" w:rsidRPr="00FB4F80">
        <w:rPr>
          <w:rFonts w:ascii="Arial" w:hAnsi="Arial" w:cs="Arial"/>
          <w:bCs/>
          <w:i/>
          <w:iCs/>
        </w:rPr>
        <w:t>with</w:t>
      </w:r>
      <w:r w:rsidRPr="00FB4F80">
        <w:rPr>
          <w:rFonts w:ascii="Arial" w:hAnsi="Arial" w:cs="Arial"/>
          <w:bCs/>
          <w:i/>
          <w:iCs/>
        </w:rPr>
        <w:t xml:space="preserve"> R package</w:t>
      </w:r>
      <w:r w:rsidR="00D1466D" w:rsidRPr="00FB4F80">
        <w:rPr>
          <w:rFonts w:ascii="Arial" w:hAnsi="Arial" w:cs="Arial"/>
          <w:bCs/>
          <w:i/>
          <w:iCs/>
        </w:rPr>
        <w:t xml:space="preserve"> (stretch)</w:t>
      </w:r>
    </w:p>
    <w:p w14:paraId="2CB5D100" w14:textId="48960C7A" w:rsidR="00303775" w:rsidRDefault="003A4E8C" w:rsidP="00332203">
      <w:pPr>
        <w:spacing w:beforeLines="100" w:before="240" w:after="20"/>
        <w:rPr>
          <w:rFonts w:ascii="Arial" w:hAnsi="Arial" w:cs="Arial"/>
          <w:bCs/>
        </w:rPr>
      </w:pPr>
      <w:r>
        <w:rPr>
          <w:rFonts w:ascii="Arial" w:hAnsi="Arial" w:cs="Arial"/>
          <w:bCs/>
        </w:rPr>
        <w:t xml:space="preserve">Estimation study analysis with R package was performed against </w:t>
      </w:r>
      <w:r w:rsidRPr="00AB4F2C">
        <w:rPr>
          <w:rFonts w:ascii="Arial" w:hAnsi="Arial" w:cs="Arial"/>
          <w:bCs/>
        </w:rPr>
        <w:t>CMSDESynPUF100k</w:t>
      </w:r>
      <w:r>
        <w:rPr>
          <w:rFonts w:ascii="Arial" w:hAnsi="Arial" w:cs="Arial"/>
          <w:bCs/>
        </w:rPr>
        <w:t xml:space="preserve">n dataset. </w:t>
      </w:r>
      <w:r w:rsidR="00684766">
        <w:rPr>
          <w:rFonts w:ascii="Arial" w:hAnsi="Arial" w:cs="Arial"/>
          <w:bCs/>
        </w:rPr>
        <w:t xml:space="preserve">Figure 2 diagrams the selection of study subjects from the dataset. The starting numbers of patients are consistent with what has been listed in Table 1. </w:t>
      </w:r>
      <w:r w:rsidR="00E26CFC">
        <w:rPr>
          <w:rFonts w:ascii="Arial" w:hAnsi="Arial" w:cs="Arial"/>
          <w:bCs/>
        </w:rPr>
        <w:t xml:space="preserve">Among these patients, 10 in target cohort and 30 in comparator cohort have prior diagnosed hypertension so they are filtered out. The final study populations are 3,358 for target cohort and 2,748 for comparator cohort. </w:t>
      </w:r>
    </w:p>
    <w:p w14:paraId="15B1E1DC" w14:textId="06FCAD5E" w:rsidR="00684766" w:rsidRDefault="004F62AC" w:rsidP="00684766">
      <w:pPr>
        <w:spacing w:beforeLines="100" w:before="240" w:after="20"/>
        <w:jc w:val="center"/>
        <w:rPr>
          <w:rFonts w:ascii="Arial" w:hAnsi="Arial" w:cs="Arial"/>
          <w:bCs/>
        </w:rPr>
      </w:pPr>
      <w:r>
        <w:rPr>
          <w:rFonts w:ascii="Arial" w:hAnsi="Arial" w:cs="Arial"/>
          <w:bCs/>
          <w:noProof/>
        </w:rPr>
        <w:drawing>
          <wp:inline distT="0" distB="0" distL="0" distR="0" wp14:anchorId="5E2E3770" wp14:editId="75B9DAA4">
            <wp:extent cx="4663440" cy="37359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6">
                      <a:extLst>
                        <a:ext uri="{28A0092B-C50C-407E-A947-70E740481C1C}">
                          <a14:useLocalDpi xmlns:a14="http://schemas.microsoft.com/office/drawing/2010/main" val="0"/>
                        </a:ext>
                      </a:extLst>
                    </a:blip>
                    <a:srcRect t="1800" b="1060"/>
                    <a:stretch/>
                  </pic:blipFill>
                  <pic:spPr bwMode="auto">
                    <a:xfrm>
                      <a:off x="0" y="0"/>
                      <a:ext cx="4663440" cy="3735903"/>
                    </a:xfrm>
                    <a:prstGeom prst="rect">
                      <a:avLst/>
                    </a:prstGeom>
                    <a:noFill/>
                    <a:ln>
                      <a:noFill/>
                    </a:ln>
                    <a:extLst>
                      <a:ext uri="{53640926-AAD7-44D8-BBD7-CCE9431645EC}">
                        <a14:shadowObscured xmlns:a14="http://schemas.microsoft.com/office/drawing/2010/main"/>
                      </a:ext>
                    </a:extLst>
                  </pic:spPr>
                </pic:pic>
              </a:graphicData>
            </a:graphic>
          </wp:inline>
        </w:drawing>
      </w:r>
    </w:p>
    <w:p w14:paraId="44861DF0" w14:textId="3A3F2A77" w:rsidR="007553C7" w:rsidRDefault="008D2233" w:rsidP="00AA7E2E">
      <w:pPr>
        <w:spacing w:beforeLines="100" w:before="240" w:after="20"/>
        <w:rPr>
          <w:rFonts w:ascii="Arial" w:hAnsi="Arial" w:cs="Arial"/>
          <w:bCs/>
        </w:rPr>
      </w:pPr>
      <w:r>
        <w:rPr>
          <w:rFonts w:ascii="Arial" w:hAnsi="Arial" w:cs="Arial"/>
          <w:bCs/>
        </w:rPr>
        <w:lastRenderedPageBreak/>
        <w:t>Table 4</w:t>
      </w:r>
      <w:r w:rsidR="00FF4583">
        <w:rPr>
          <w:rFonts w:ascii="Arial" w:hAnsi="Arial" w:cs="Arial"/>
          <w:bCs/>
        </w:rPr>
        <w:t xml:space="preserve"> </w:t>
      </w:r>
      <w:r w:rsidR="00370898">
        <w:rPr>
          <w:rFonts w:ascii="Arial" w:hAnsi="Arial" w:cs="Arial"/>
          <w:bCs/>
        </w:rPr>
        <w:t xml:space="preserve">lists </w:t>
      </w:r>
      <w:r w:rsidR="009F67A8">
        <w:rPr>
          <w:rFonts w:ascii="Arial" w:hAnsi="Arial" w:cs="Arial"/>
          <w:bCs/>
        </w:rPr>
        <w:t xml:space="preserve">part of all </w:t>
      </w:r>
      <w:r w:rsidR="00370898">
        <w:rPr>
          <w:rFonts w:ascii="Arial" w:hAnsi="Arial" w:cs="Arial"/>
          <w:bCs/>
        </w:rPr>
        <w:t>characteristics of target and comparator cohorts before and after propensity score adjustment. We can see these two group</w:t>
      </w:r>
      <w:r w:rsidR="00EB3E1B">
        <w:rPr>
          <w:rFonts w:ascii="Arial" w:hAnsi="Arial" w:cs="Arial"/>
          <w:bCs/>
        </w:rPr>
        <w:t xml:space="preserve">s are highly like each other. </w:t>
      </w:r>
      <w:r w:rsidR="00EB3E1B">
        <w:rPr>
          <w:rFonts w:ascii="Arial" w:hAnsi="Arial" w:cs="Arial"/>
          <w:bCs/>
        </w:rPr>
        <w:t>Figure 3 plots the preference score distributions</w:t>
      </w:r>
      <w:r w:rsidR="00EB3E1B">
        <w:rPr>
          <w:rFonts w:ascii="Arial" w:hAnsi="Arial" w:cs="Arial"/>
          <w:bCs/>
        </w:rPr>
        <w:t xml:space="preserve"> and visualizes the similarity</w:t>
      </w:r>
      <w:r w:rsidR="00EB3E1B">
        <w:rPr>
          <w:rFonts w:ascii="Arial" w:hAnsi="Arial" w:cs="Arial"/>
          <w:bCs/>
        </w:rPr>
        <w:t>. The high overlap between two populations indicates the high similarity of subjects in the two cohorts in terms of their predicted probability of taking one medication over the other.</w:t>
      </w:r>
      <w:r w:rsidR="00156944">
        <w:rPr>
          <w:rFonts w:ascii="Arial" w:hAnsi="Arial" w:cs="Arial"/>
          <w:bCs/>
        </w:rPr>
        <w:t xml:space="preserve"> Figure 4 plots Std. diff for all input features for the propensity score model. Generally, we consider Std. diff &lt; 0.1 as well adjusted. </w:t>
      </w:r>
      <w:r w:rsidR="00A879CD">
        <w:rPr>
          <w:rFonts w:ascii="Arial" w:hAnsi="Arial" w:cs="Arial"/>
          <w:bCs/>
        </w:rPr>
        <w:t>We can see from the plot</w:t>
      </w:r>
      <w:r w:rsidR="007C31FE">
        <w:rPr>
          <w:rFonts w:ascii="Arial" w:hAnsi="Arial" w:cs="Arial"/>
          <w:bCs/>
        </w:rPr>
        <w:t xml:space="preserve"> that</w:t>
      </w:r>
      <w:r w:rsidR="00A879CD">
        <w:rPr>
          <w:rFonts w:ascii="Arial" w:hAnsi="Arial" w:cs="Arial"/>
          <w:bCs/>
        </w:rPr>
        <w:t xml:space="preserve"> a lot of features have Std. diff &gt;0.1 before adjustment and </w:t>
      </w:r>
      <w:r w:rsidR="007E6C9A">
        <w:rPr>
          <w:rFonts w:ascii="Arial" w:hAnsi="Arial" w:cs="Arial"/>
          <w:bCs/>
        </w:rPr>
        <w:t>the count is 1 after</w:t>
      </w:r>
      <w:r w:rsidR="00EF032B">
        <w:rPr>
          <w:rFonts w:ascii="Arial" w:hAnsi="Arial" w:cs="Arial"/>
          <w:bCs/>
        </w:rPr>
        <w:t xml:space="preserve"> adjustment. </w:t>
      </w:r>
    </w:p>
    <w:p w14:paraId="098B866D" w14:textId="37E202DD" w:rsidR="008B3432" w:rsidRDefault="00172F91" w:rsidP="00AA7E2E">
      <w:pPr>
        <w:spacing w:beforeLines="100" w:before="240" w:after="20"/>
        <w:rPr>
          <w:rFonts w:ascii="Arial" w:hAnsi="Arial" w:cs="Arial"/>
          <w:bCs/>
        </w:rPr>
      </w:pPr>
      <w:r>
        <w:rPr>
          <w:rFonts w:ascii="Arial" w:hAnsi="Arial" w:cs="Arial"/>
          <w:bCs/>
        </w:rPr>
        <w:t>Table 5a shows</w:t>
      </w:r>
      <w:r w:rsidR="00574D58">
        <w:rPr>
          <w:rFonts w:ascii="Arial" w:hAnsi="Arial" w:cs="Arial"/>
          <w:bCs/>
        </w:rPr>
        <w:t xml:space="preserve"> the numbers of subjects, follow-up time, numbers of outcome events and event incidence rates per 1,000 years.</w:t>
      </w:r>
      <w:r>
        <w:rPr>
          <w:rFonts w:ascii="Arial" w:hAnsi="Arial" w:cs="Arial"/>
          <w:bCs/>
        </w:rPr>
        <w:t xml:space="preserve"> </w:t>
      </w:r>
      <w:r w:rsidR="00B04C99">
        <w:rPr>
          <w:rFonts w:ascii="Arial" w:hAnsi="Arial" w:cs="Arial"/>
          <w:bCs/>
        </w:rPr>
        <w:t xml:space="preserve">We can see the incidence rates </w:t>
      </w:r>
      <w:r w:rsidR="00E759A6">
        <w:rPr>
          <w:rFonts w:ascii="Arial" w:hAnsi="Arial" w:cs="Arial"/>
          <w:bCs/>
        </w:rPr>
        <w:t>are consistent with</w:t>
      </w:r>
      <w:r w:rsidR="00B04C99">
        <w:rPr>
          <w:rFonts w:ascii="Arial" w:hAnsi="Arial" w:cs="Arial"/>
          <w:bCs/>
        </w:rPr>
        <w:t xml:space="preserve"> what we have seen in Figure 1. </w:t>
      </w:r>
      <w:r w:rsidR="008B3432">
        <w:rPr>
          <w:rFonts w:ascii="Arial" w:hAnsi="Arial" w:cs="Arial"/>
          <w:bCs/>
        </w:rPr>
        <w:t>Table 5</w:t>
      </w:r>
      <w:r w:rsidR="008A0AFF">
        <w:rPr>
          <w:rFonts w:ascii="Arial" w:hAnsi="Arial" w:cs="Arial"/>
          <w:bCs/>
        </w:rPr>
        <w:t>b</w:t>
      </w:r>
      <w:r w:rsidR="008B3432">
        <w:rPr>
          <w:rFonts w:ascii="Arial" w:hAnsi="Arial" w:cs="Arial"/>
          <w:bCs/>
        </w:rPr>
        <w:t xml:space="preserve"> shows the time to </w:t>
      </w:r>
      <w:r w:rsidR="00B16CFB">
        <w:rPr>
          <w:rFonts w:ascii="Arial" w:hAnsi="Arial" w:cs="Arial"/>
          <w:bCs/>
        </w:rPr>
        <w:t xml:space="preserve">be diagnosed </w:t>
      </w:r>
      <w:r w:rsidR="00ED7A98">
        <w:rPr>
          <w:rFonts w:ascii="Arial" w:hAnsi="Arial" w:cs="Arial"/>
          <w:bCs/>
        </w:rPr>
        <w:t>as</w:t>
      </w:r>
      <w:r w:rsidR="00B16CFB">
        <w:rPr>
          <w:rFonts w:ascii="Arial" w:hAnsi="Arial" w:cs="Arial"/>
          <w:bCs/>
        </w:rPr>
        <w:t xml:space="preserve"> cancer</w:t>
      </w:r>
      <w:r w:rsidR="008B3432">
        <w:rPr>
          <w:rFonts w:ascii="Arial" w:hAnsi="Arial" w:cs="Arial"/>
          <w:bCs/>
        </w:rPr>
        <w:t xml:space="preserve"> for patients in both cohorts. </w:t>
      </w:r>
      <w:r w:rsidR="008049E7">
        <w:rPr>
          <w:rFonts w:ascii="Arial" w:hAnsi="Arial" w:cs="Arial"/>
          <w:bCs/>
        </w:rPr>
        <w:t xml:space="preserve">There is only one </w:t>
      </w:r>
      <w:r w:rsidR="00BB5196">
        <w:rPr>
          <w:rFonts w:ascii="Arial" w:hAnsi="Arial" w:cs="Arial"/>
          <w:bCs/>
        </w:rPr>
        <w:t xml:space="preserve">day </w:t>
      </w:r>
      <w:r w:rsidR="008049E7">
        <w:rPr>
          <w:rFonts w:ascii="Arial" w:hAnsi="Arial" w:cs="Arial"/>
          <w:bCs/>
        </w:rPr>
        <w:t xml:space="preserve">difference </w:t>
      </w:r>
      <w:r w:rsidR="00C868C6">
        <w:rPr>
          <w:rFonts w:ascii="Arial" w:hAnsi="Arial" w:cs="Arial"/>
          <w:bCs/>
        </w:rPr>
        <w:t>between</w:t>
      </w:r>
      <w:r w:rsidR="008049E7">
        <w:rPr>
          <w:rFonts w:ascii="Arial" w:hAnsi="Arial" w:cs="Arial"/>
          <w:bCs/>
        </w:rPr>
        <w:t xml:space="preserve"> all patients in the two cohorts to be diagnosed. </w:t>
      </w:r>
      <w:r w:rsidR="000E2773">
        <w:rPr>
          <w:rFonts w:ascii="Arial" w:hAnsi="Arial" w:cs="Arial"/>
          <w:bCs/>
        </w:rPr>
        <w:t>Figure 5 plots Kaplan-Meier survival curves for both cohorts</w:t>
      </w:r>
      <w:r w:rsidR="00C82A86">
        <w:rPr>
          <w:rFonts w:ascii="Arial" w:hAnsi="Arial" w:cs="Arial"/>
          <w:bCs/>
        </w:rPr>
        <w:t xml:space="preserve">, showing survival as a function of time. We can see the survival probabilities are similar between the two cohort in the beginning, however, target cohort gains increasingly higher probability </w:t>
      </w:r>
      <w:r w:rsidR="008F7613">
        <w:rPr>
          <w:rFonts w:ascii="Arial" w:hAnsi="Arial" w:cs="Arial"/>
          <w:bCs/>
        </w:rPr>
        <w:t>later</w:t>
      </w:r>
      <w:r w:rsidR="00CA2794">
        <w:rPr>
          <w:rFonts w:ascii="Arial" w:hAnsi="Arial" w:cs="Arial"/>
          <w:bCs/>
        </w:rPr>
        <w:t xml:space="preserve">. </w:t>
      </w:r>
      <w:r w:rsidR="005172AF">
        <w:rPr>
          <w:rFonts w:ascii="Arial" w:hAnsi="Arial" w:cs="Arial"/>
          <w:bCs/>
        </w:rPr>
        <w:t xml:space="preserve">The overall hazard rate for target cohort compared to comparator cohort is 0.8 with lower bound of 0.7, higher bound of 0.92 and p value &lt; 0.01. </w:t>
      </w:r>
    </w:p>
    <w:p w14:paraId="58DB3795" w14:textId="596C442D" w:rsidR="00FF4583" w:rsidRDefault="0043487B" w:rsidP="00FF4583">
      <w:pPr>
        <w:spacing w:beforeLines="100" w:before="240" w:after="20"/>
        <w:jc w:val="center"/>
        <w:rPr>
          <w:rFonts w:ascii="Arial" w:hAnsi="Arial" w:cs="Arial"/>
          <w:bCs/>
        </w:rPr>
      </w:pPr>
      <w:r>
        <w:rPr>
          <w:rFonts w:ascii="Arial" w:hAnsi="Arial" w:cs="Arial"/>
          <w:bCs/>
          <w:noProof/>
        </w:rPr>
        <w:drawing>
          <wp:inline distT="0" distB="0" distL="0" distR="0" wp14:anchorId="7DD52518" wp14:editId="1CA17172">
            <wp:extent cx="5669280" cy="3738155"/>
            <wp:effectExtent l="0" t="0" r="762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9280" cy="3738155"/>
                    </a:xfrm>
                    <a:prstGeom prst="rect">
                      <a:avLst/>
                    </a:prstGeom>
                    <a:noFill/>
                  </pic:spPr>
                </pic:pic>
              </a:graphicData>
            </a:graphic>
          </wp:inline>
        </w:drawing>
      </w:r>
    </w:p>
    <w:p w14:paraId="7A9C959B" w14:textId="77777777" w:rsidR="00EB3E1B" w:rsidRDefault="00EB3E1B" w:rsidP="00FF4583">
      <w:pPr>
        <w:spacing w:beforeLines="100" w:before="240" w:after="20"/>
        <w:jc w:val="center"/>
        <w:rPr>
          <w:rFonts w:ascii="Arial" w:hAnsi="Arial" w:cs="Arial"/>
          <w:bCs/>
        </w:rPr>
      </w:pPr>
    </w:p>
    <w:p w14:paraId="29F969D5" w14:textId="25F3C40E" w:rsidR="00EA25D5" w:rsidRDefault="00DB2BF7" w:rsidP="00E52B42">
      <w:pPr>
        <w:spacing w:beforeLines="100" w:before="240" w:after="20"/>
        <w:jc w:val="center"/>
        <w:rPr>
          <w:rFonts w:ascii="Arial" w:hAnsi="Arial" w:cs="Arial"/>
          <w:bCs/>
        </w:rPr>
      </w:pPr>
      <w:r>
        <w:rPr>
          <w:rFonts w:ascii="Arial" w:hAnsi="Arial" w:cs="Arial"/>
          <w:bCs/>
          <w:noProof/>
        </w:rPr>
        <w:lastRenderedPageBreak/>
        <w:drawing>
          <wp:inline distT="0" distB="0" distL="0" distR="0" wp14:anchorId="247AC263" wp14:editId="22FD733B">
            <wp:extent cx="5486400" cy="227760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277605"/>
                    </a:xfrm>
                    <a:prstGeom prst="rect">
                      <a:avLst/>
                    </a:prstGeom>
                    <a:noFill/>
                  </pic:spPr>
                </pic:pic>
              </a:graphicData>
            </a:graphic>
          </wp:inline>
        </w:drawing>
      </w:r>
    </w:p>
    <w:p w14:paraId="13B51A31" w14:textId="5731E228" w:rsidR="001C64A0" w:rsidRDefault="001C64A0" w:rsidP="00E52B42">
      <w:pPr>
        <w:spacing w:beforeLines="100" w:before="240" w:after="20"/>
        <w:jc w:val="center"/>
        <w:rPr>
          <w:rFonts w:ascii="Arial" w:hAnsi="Arial" w:cs="Arial"/>
          <w:bCs/>
        </w:rPr>
      </w:pPr>
      <w:r>
        <w:rPr>
          <w:rFonts w:ascii="Arial" w:hAnsi="Arial" w:cs="Arial"/>
          <w:bCs/>
          <w:noProof/>
        </w:rPr>
        <w:drawing>
          <wp:inline distT="0" distB="0" distL="0" distR="0" wp14:anchorId="3F336C9B" wp14:editId="5F684EBE">
            <wp:extent cx="5669280" cy="2241079"/>
            <wp:effectExtent l="0" t="0" r="762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9280" cy="2241079"/>
                    </a:xfrm>
                    <a:prstGeom prst="rect">
                      <a:avLst/>
                    </a:prstGeom>
                    <a:noFill/>
                  </pic:spPr>
                </pic:pic>
              </a:graphicData>
            </a:graphic>
          </wp:inline>
        </w:drawing>
      </w:r>
    </w:p>
    <w:p w14:paraId="2FBE0E52" w14:textId="6E6006BC" w:rsidR="00937B34" w:rsidRDefault="00172F91" w:rsidP="00320D9B">
      <w:pPr>
        <w:spacing w:beforeLines="100" w:before="240" w:after="20"/>
        <w:jc w:val="center"/>
        <w:rPr>
          <w:rFonts w:ascii="Arial" w:hAnsi="Arial" w:cs="Arial"/>
          <w:bCs/>
        </w:rPr>
      </w:pPr>
      <w:r>
        <w:rPr>
          <w:rFonts w:ascii="Arial" w:hAnsi="Arial" w:cs="Arial"/>
          <w:bCs/>
          <w:noProof/>
        </w:rPr>
        <w:drawing>
          <wp:inline distT="0" distB="0" distL="0" distR="0" wp14:anchorId="20AEDAAA" wp14:editId="655A7421">
            <wp:extent cx="5669280" cy="1716982"/>
            <wp:effectExtent l="0" t="0" r="762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0">
                      <a:extLst>
                        <a:ext uri="{28A0092B-C50C-407E-A947-70E740481C1C}">
                          <a14:useLocalDpi xmlns:a14="http://schemas.microsoft.com/office/drawing/2010/main" val="0"/>
                        </a:ext>
                      </a:extLst>
                    </a:blip>
                    <a:srcRect l="1658" r="2449"/>
                    <a:stretch/>
                  </pic:blipFill>
                  <pic:spPr bwMode="auto">
                    <a:xfrm>
                      <a:off x="0" y="0"/>
                      <a:ext cx="5669280" cy="1716982"/>
                    </a:xfrm>
                    <a:prstGeom prst="rect">
                      <a:avLst/>
                    </a:prstGeom>
                    <a:noFill/>
                    <a:ln>
                      <a:noFill/>
                    </a:ln>
                    <a:extLst>
                      <a:ext uri="{53640926-AAD7-44D8-BBD7-CCE9431645EC}">
                        <a14:shadowObscured xmlns:a14="http://schemas.microsoft.com/office/drawing/2010/main"/>
                      </a:ext>
                    </a:extLst>
                  </pic:spPr>
                </pic:pic>
              </a:graphicData>
            </a:graphic>
          </wp:inline>
        </w:drawing>
      </w:r>
    </w:p>
    <w:p w14:paraId="74EF4B49" w14:textId="6C92D0D5" w:rsidR="00AD4948" w:rsidRDefault="00C82A86" w:rsidP="00320D9B">
      <w:pPr>
        <w:spacing w:beforeLines="100" w:before="240" w:after="20"/>
        <w:jc w:val="center"/>
        <w:rPr>
          <w:rFonts w:ascii="Arial" w:hAnsi="Arial" w:cs="Arial"/>
          <w:bCs/>
        </w:rPr>
      </w:pPr>
      <w:r>
        <w:rPr>
          <w:rFonts w:ascii="Arial" w:hAnsi="Arial" w:cs="Arial"/>
          <w:bCs/>
          <w:noProof/>
        </w:rPr>
        <w:lastRenderedPageBreak/>
        <w:drawing>
          <wp:inline distT="0" distB="0" distL="0" distR="0" wp14:anchorId="2E9D6CFE" wp14:editId="1BE711C1">
            <wp:extent cx="5669280" cy="2868956"/>
            <wp:effectExtent l="0" t="0" r="762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69280" cy="2868956"/>
                    </a:xfrm>
                    <a:prstGeom prst="rect">
                      <a:avLst/>
                    </a:prstGeom>
                    <a:noFill/>
                  </pic:spPr>
                </pic:pic>
              </a:graphicData>
            </a:graphic>
          </wp:inline>
        </w:drawing>
      </w:r>
    </w:p>
    <w:p w14:paraId="337E0DE2" w14:textId="77777777" w:rsidR="00AD4948" w:rsidRPr="00303775" w:rsidRDefault="00AD4948" w:rsidP="00320D9B">
      <w:pPr>
        <w:spacing w:beforeLines="100" w:before="240" w:after="20"/>
        <w:jc w:val="center"/>
        <w:rPr>
          <w:rFonts w:ascii="Arial" w:hAnsi="Arial" w:cs="Arial"/>
          <w:bCs/>
        </w:rPr>
      </w:pPr>
    </w:p>
    <w:p w14:paraId="588F472A" w14:textId="23AC2DC5" w:rsidR="006C7A64" w:rsidRDefault="006C7A64" w:rsidP="00E2271F">
      <w:pPr>
        <w:pStyle w:val="Header4"/>
        <w:rPr>
          <w:u w:val="none"/>
        </w:rPr>
      </w:pPr>
      <w:r>
        <w:rPr>
          <w:u w:val="none"/>
        </w:rPr>
        <w:t>Discussion</w:t>
      </w:r>
    </w:p>
    <w:p w14:paraId="1F64A0A8" w14:textId="3BEB60D8" w:rsidR="007F2809" w:rsidRDefault="00570C56" w:rsidP="007F2809">
      <w:pPr>
        <w:spacing w:beforeLines="100" w:before="240" w:after="20"/>
        <w:rPr>
          <w:rFonts w:ascii="Arial" w:hAnsi="Arial" w:cs="Arial"/>
          <w:bCs/>
        </w:rPr>
      </w:pPr>
      <w:r>
        <w:rPr>
          <w:rFonts w:ascii="Arial" w:hAnsi="Arial" w:cs="Arial"/>
          <w:bCs/>
        </w:rPr>
        <w:t xml:space="preserve">One of the limitations of this study could be that </w:t>
      </w:r>
      <w:r w:rsidR="00022968">
        <w:rPr>
          <w:rFonts w:ascii="Arial" w:hAnsi="Arial" w:cs="Arial"/>
          <w:bCs/>
        </w:rPr>
        <w:t xml:space="preserve">not all related factors for </w:t>
      </w:r>
      <w:r>
        <w:rPr>
          <w:rFonts w:ascii="Arial" w:hAnsi="Arial" w:cs="Arial"/>
          <w:bCs/>
        </w:rPr>
        <w:t>cancer development</w:t>
      </w:r>
      <w:r w:rsidR="00022968">
        <w:rPr>
          <w:rFonts w:ascii="Arial" w:hAnsi="Arial" w:cs="Arial"/>
          <w:bCs/>
        </w:rPr>
        <w:t xml:space="preserve"> were investigated. For example, general risk factors include smoking, lack of physical activity and obesity </w:t>
      </w:r>
      <w:r w:rsidR="003F65B2">
        <w:rPr>
          <w:rFonts w:ascii="Arial" w:hAnsi="Arial" w:cs="Arial"/>
          <w:bCs/>
        </w:rPr>
        <w:fldChar w:fldCharType="begin" w:fldLock="1"/>
      </w:r>
      <w:r w:rsidR="003F65B2">
        <w:rPr>
          <w:rFonts w:ascii="Arial" w:hAnsi="Arial" w:cs="Arial"/>
          <w:bCs/>
        </w:rPr>
        <w:instrText>ADDIN CSL_CITATION {"citationItems":[{"id":"ITEM-1","itemData":{"DOI":"10.1016/S0140-6736(05)67725-2","ISSN":"01406736","abstract":"Introduction: With respect to reducing mortality, advances in cancer treatment have not been as effective as those for other chronic diseases; effective screening methods are available for only a few cancers. Primary prevention through lifestyle and environmental interventions remains the main way to reduce the burden of cancers. In this report, we estimate mortality from 12 types of cancer attributable to nine risk factors in seven World Bank regions for 2001. Methods: We analysed data from the Comparative Risk Assessment project and from new sources to assess exposure to risk factors and relative risk by age, sex, and region. We applied population attributable fractions for individual and multiple risk factors to site-specific cancer mortality from WHO. Findings: Of the 7 million deaths from cancer worldwide in 2001, an estimated 2·43 million (35%) were attributable to nine potentially modifiable risk factors. Of these, 0·76 million deaths were in high-income countries and 1·67 million in low-and-middle-income nations. Among low-and-middle- income regions, Europe and Central Asia had the highest proportion (39%) of deaths from cancer attributable to the risk factors studied. 1·6 million of the deaths attributable to these risk factors were in men and 0·83 million in women. Smoking, alcohol use, and low fruit and vegetable intake were the leading risk factors for death from cancer worldwide and in low-and-middle-income countries. In high-income countries, smoking, alcohol use, and overweight and obesity were the most important causes of cancer. Sexual transmission of human papilloma virus is a leading risk factor for cervical cancer in women in low-and-middle-income countries. Interpretation: Reduction of exposure to key behavioural and environmental risk factors would prevent a substantial proportion of deaths from cancer.","author":[{"dropping-particle":"","family":"Danaei","given":"Goodarz","non-dropping-particle":"","parse-names":false,"suffix":""},{"dropping-particle":"","family":"Hoorn","given":"Stephen","non-dropping-particle":"Vander","parse-names":false,"suffix":""},{"dropping-particle":"","family":"Lopez","given":"Alan D.","non-dropping-particle":"","parse-names":false,"suffix":""},{"dropping-particle":"","family":"Murray","given":"Christopher J.L.","non-dropping-particle":"","parse-names":false,"suffix":""},{"dropping-particle":"","family":"Ezzati","given":"Majid","non-dropping-particle":"","parse-names":false,"suffix":""}],"container-title":"Lancet","id":"ITEM-1","issue":"9499","issued":{"date-parts":[["2005"]]},"page":"1784-1793","title":"Causes of cancer in the world: Comparative risk assessment of nine behavioural and environmental risk factors","type":"article-journal","volume":"366"},"uris":["http://www.mendeley.com/documents/?uuid=de5c1db0-228c-4e74-bda3-6a1d46e4ffe2"]}],"mendeley":{"formattedCitation":"(Danaei, Vander Hoorn, Lopez, Murray, &amp; Ezzati, 2005)","plainTextFormattedCitation":"(Danaei, Vander Hoorn, Lopez, Murray, &amp; Ezzati, 2005)","previouslyFormattedCitation":"(Danaei, Vander Hoorn, Lopez, Murray, &amp; Ezzati, 2005)"},"properties":{"noteIndex":0},"schema":"https://github.com/citation-style-language/schema/raw/master/csl-citation.json"}</w:instrText>
      </w:r>
      <w:r w:rsidR="003F65B2">
        <w:rPr>
          <w:rFonts w:ascii="Arial" w:hAnsi="Arial" w:cs="Arial"/>
          <w:bCs/>
        </w:rPr>
        <w:fldChar w:fldCharType="separate"/>
      </w:r>
      <w:r w:rsidR="003F65B2" w:rsidRPr="003F65B2">
        <w:rPr>
          <w:rFonts w:ascii="Arial" w:hAnsi="Arial" w:cs="Arial"/>
          <w:bCs/>
          <w:noProof/>
        </w:rPr>
        <w:t>(Danaei, Vander Hoorn, Lopez, Murray, &amp; Ezzati, 2005)</w:t>
      </w:r>
      <w:r w:rsidR="003F65B2">
        <w:rPr>
          <w:rFonts w:ascii="Arial" w:hAnsi="Arial" w:cs="Arial"/>
          <w:bCs/>
        </w:rPr>
        <w:fldChar w:fldCharType="end"/>
      </w:r>
      <w:r w:rsidR="00022968">
        <w:rPr>
          <w:rFonts w:ascii="Arial" w:hAnsi="Arial" w:cs="Arial"/>
          <w:bCs/>
        </w:rPr>
        <w:t xml:space="preserve">. Other factors may include alcohol use, environmental factors, occupational exposure </w:t>
      </w:r>
      <w:r w:rsidR="00022968">
        <w:rPr>
          <w:rFonts w:ascii="Arial" w:hAnsi="Arial" w:cs="Arial"/>
          <w:bCs/>
        </w:rPr>
        <w:t>and so forth</w:t>
      </w:r>
      <w:r w:rsidR="003F65B2">
        <w:rPr>
          <w:rFonts w:ascii="Arial" w:hAnsi="Arial" w:cs="Arial"/>
          <w:bCs/>
        </w:rPr>
        <w:t xml:space="preserve"> </w:t>
      </w:r>
      <w:r w:rsidR="003F65B2">
        <w:rPr>
          <w:rFonts w:ascii="Arial" w:hAnsi="Arial" w:cs="Arial"/>
          <w:bCs/>
        </w:rPr>
        <w:fldChar w:fldCharType="begin" w:fldLock="1"/>
      </w:r>
      <w:r w:rsidR="003F65B2">
        <w:rPr>
          <w:rFonts w:ascii="Arial" w:hAnsi="Arial" w:cs="Arial"/>
          <w:bCs/>
        </w:rPr>
        <w:instrText>ADDIN CSL_CITATION {"citationItems":[{"id":"ITEM-1","itemData":{"DOI":"10.3961/jpmph.2010.43.6.459","ISSN":"19758375","abstract":"The main behavioural and environmental risk factors for cancer mortality in the world are related to diet and physical inactivity, use of addictive substances, sexual and reproductive health, exposure to air pollution and use of contaminated needles. The population attributable fraction for all cancer sites worldwide considering the joint effect of these factors is about 35% (34 % for low- and middle-income countries and 37% for high-income countries). Seventy-one percent of lung cancer deaths are caused by tobacco use (lung cancer is the leading cause of cancer death globally). The combined effects of tobacco use, low fruit and vegetable intake, urban air pollution, and indoor smoke from household use of solid fuels cause 76% of lung cancer deaths. Exposure to these behavioural and environmental factors is preventable; modifications in lifestyle could have a large impact in reducing the cancer burden worldwide. The evidence of association between lifestyle factors and cancer, as well as the main international recommendations for prevention are briefly reviewed and commented upon here.","author":[{"dropping-particle":"","family":"Weiderpass","given":"Elisabete","non-dropping-particle":"","parse-names":false,"suffix":""}],"container-title":"Journal of Preventive Medicine and Public Health","id":"ITEM-1","issue":"6","issued":{"date-parts":[["2010"]]},"page":"459-471","title":"Lifestyle and cancer risk","type":"article-journal","volume":"43"},"uris":["http://www.mendeley.com/documents/?uuid=79364469-06bf-43c5-ab58-da68177071d2"]}],"mendeley":{"formattedCitation":"(Weiderpass, 2010)","plainTextFormattedCitation":"(Weiderpass, 2010)","previouslyFormattedCitation":"(Weiderpass, 2010)"},"properties":{"noteIndex":0},"schema":"https://github.com/citation-style-language/schema/raw/master/csl-citation.json"}</w:instrText>
      </w:r>
      <w:r w:rsidR="003F65B2">
        <w:rPr>
          <w:rFonts w:ascii="Arial" w:hAnsi="Arial" w:cs="Arial"/>
          <w:bCs/>
        </w:rPr>
        <w:fldChar w:fldCharType="separate"/>
      </w:r>
      <w:r w:rsidR="003F65B2" w:rsidRPr="003F65B2">
        <w:rPr>
          <w:rFonts w:ascii="Arial" w:hAnsi="Arial" w:cs="Arial"/>
          <w:bCs/>
          <w:noProof/>
        </w:rPr>
        <w:t>(Weiderpass, 2010)</w:t>
      </w:r>
      <w:r w:rsidR="003F65B2">
        <w:rPr>
          <w:rFonts w:ascii="Arial" w:hAnsi="Arial" w:cs="Arial"/>
          <w:bCs/>
        </w:rPr>
        <w:fldChar w:fldCharType="end"/>
      </w:r>
      <w:r w:rsidR="003F65B2">
        <w:rPr>
          <w:rFonts w:ascii="Arial" w:hAnsi="Arial" w:cs="Arial"/>
          <w:bCs/>
        </w:rPr>
        <w:fldChar w:fldCharType="begin" w:fldLock="1"/>
      </w:r>
      <w:r w:rsidR="003F65B2">
        <w:rPr>
          <w:rFonts w:ascii="Arial" w:hAnsi="Arial" w:cs="Arial"/>
          <w:bCs/>
        </w:rPr>
        <w:instrText>ADDIN CSL_CITATION {"citationItems":[{"id":"ITEM-1","itemData":{"DOI":"10.1007/s10552-008-9254-2","ISSN":"09575243","abstract":"Objectives: To examine the 12-year trend, in Alberta and Canada, of five modifiable lifestyle risk factors for cancer, and their associations with sociodemographic factors. Methods: Six surveys collected data from Canadians aged ≥12 years. The prevalence, trends, and sociodemographic association of five lifestyle risk factors (smoking, inactivity, excessive drinking, overweight/obesity, and insufficient fruit/vegetable intake) were examined. Results: Smoking and inactivity decreased significantly: by 5.4% and 2.7% (Alberta men) and 4.9% and 12.1% (Alberta women); by 7.5% and 8.5% (Canada men) and 7.7% and 11.9% (Canada women). Excessive drinking increased significantly: by 3.6% (men) and 0.9% (women), Alberta; by 2.5% (men) and 0.9% (women), Canada. Overweight/obesity significantly increased by 6.0% (Alberta) and 4.1% (Canada) in women. Being female, single, highly educated, or having higher income decreased the likelihood of exposure to multiple lifestyle risk factors; being middle aged, widowed/separated/divorced, or in poor health condition increased the likelihood. Conclusions: The downward trends for smoking and physical inactivity were in a direction that may help reduce cancer burden. The excessive drinking and overweight/obesity trends did not change in desired direction and deserve attention. The clustering of the lifestyle risk factors in specific social groups provides useful information for future intervention planning. © 2008 Springer Science+Business Media B.V.","author":[{"dropping-particle":"","family":"Li","given":"Feng Xiao","non-dropping-particle":"","parse-names":false,"suffix":""},{"dropping-particle":"","family":"Robson","given":"Paula J.","non-dropping-particle":"","parse-names":false,"suffix":""},{"dropping-particle":"","family":"Chen","given":"Yiqun","non-dropping-particle":"","parse-names":false,"suffix":""},{"dropping-particle":"","family":"Qiu","given":"Zhenguo","non-dropping-particle":"","parse-names":false,"suffix":""},{"dropping-particle":"","family":"Siou","given":"Geraldine","non-dropping-particle":"Lo","parse-names":false,"suffix":""},{"dropping-particle":"","family":"Bryant","given":"Heather E.","non-dropping-particle":"","parse-names":false,"suffix":""}],"container-title":"Cancer Causes and Control","id":"ITEM-1","issue":"3","issued":{"date-parts":[["2009"]]},"page":"395-407","title":"Prevalence, trend, and sociodemographic association of five modifiable lifestyle risk factors for cancer in Alberta and Canada","type":"article-journal","volume":"20"},"uris":["http://www.mendeley.com/documents/?uuid=dd252be4-6947-4490-9efe-95ec457ed142"]}],"mendeley":{"formattedCitation":"(Li et al., 2009)","plainTextFormattedCitation":"(Li et al., 2009)","previouslyFormattedCitation":"(Li et al., 2009)"},"properties":{"noteIndex":0},"schema":"https://github.com/citation-style-language/schema/raw/master/csl-citation.json"}</w:instrText>
      </w:r>
      <w:r w:rsidR="003F65B2">
        <w:rPr>
          <w:rFonts w:ascii="Arial" w:hAnsi="Arial" w:cs="Arial"/>
          <w:bCs/>
        </w:rPr>
        <w:fldChar w:fldCharType="separate"/>
      </w:r>
      <w:r w:rsidR="003F65B2" w:rsidRPr="003F65B2">
        <w:rPr>
          <w:rFonts w:ascii="Arial" w:hAnsi="Arial" w:cs="Arial"/>
          <w:bCs/>
          <w:noProof/>
        </w:rPr>
        <w:t>(Li et al., 2009)</w:t>
      </w:r>
      <w:r w:rsidR="003F65B2">
        <w:rPr>
          <w:rFonts w:ascii="Arial" w:hAnsi="Arial" w:cs="Arial"/>
          <w:bCs/>
        </w:rPr>
        <w:fldChar w:fldCharType="end"/>
      </w:r>
      <w:r w:rsidR="003F65B2">
        <w:rPr>
          <w:rFonts w:ascii="Arial" w:hAnsi="Arial" w:cs="Arial"/>
          <w:bCs/>
        </w:rPr>
        <w:fldChar w:fldCharType="begin" w:fldLock="1"/>
      </w:r>
      <w:r w:rsidR="007E02B7">
        <w:rPr>
          <w:rFonts w:ascii="Arial" w:hAnsi="Arial" w:cs="Arial"/>
          <w:bCs/>
        </w:rPr>
        <w:instrText>ADDIN CSL_CITATION {"citationItems":[{"id":"ITEM-1","itemData":{"ISBN":"978 92 832 1323 9","ISSN":"10171606","PMID":"23189753","abstract":"IARC As \" CARCInogenIC to humAns (gRoup 1) \" And wAs deVeloped by sIx sepARAte woRkIng gRoups: phARmACeutICAls; bIologICAl Agents; ARsenIC, metAls, fIbRes, And dusts; RAdIAtIon; peRsonAl hAbIts And IndooR CombustIons; ChemICAl Agents And RelAted oCCupAtIons. thIs Volume 100f CoVeRs ChemICAl Agents And RelAted oCCupAtIons, speCIfICAlly 4-AmInobIphenyl, benzIdIne, dyes metAbolIzed to benzIdIne, 4,4'-methylenebIs(2-ChloRoAnIlIne), 2-nAphthylAmIne, oRtho-toluIdIne, AuRAmIne And AuRAmIne pRoduCtIon, mAgentA And mAgentA pRoduCtIon, benzo[A]pyRene, CoAl gAsIfICAtIon, oCCupAtIonAl exposuRes duRIng CoAl-tAR dIstIllAtIon, CoAl-tAR pItCh, Coke pRoduCtIon, untReAted oR mIldly tReAted mIneRAl oIls, shAle oIls, soot, As found In oCCupAtIonAl exposuRe of ChImney-sweeps, oCCupAtIonAl exposuRes duRIng AlumInIum pRoduCtIon, AflAtoxIns, benzene, bIs(ChloRomethyl)etheR And ChloRomethyl methyl etheR, 1,3-butAdIene, 2,3,7,8-tetRAChloRodIbenzo-pARA-dIoxIn, 2,3,4,7,8-pentAChloRodIbenzofuRAn, And 3,3',4,4',5-pentAChloRobIphenyl, ethylene oxIde, foRmAldehyde, sulfuR mustARd, VInyl ChloRIde, IsopRopyl AlCohol mAnufACtuRe by the stRong-ACId pRoCess, mIsts fRom stRong InoRgAnIC ACIds, oCCupAtIonAl exposuRes duRIng IRon And steel foundIng, oCCupAtIonAl exposuRe As A pAInteR, oCCupAtIonAl exposuRes In the RubbeR mAnufACtuRIng IndustRy. beCAuse the sCope of Volume 100 Is so bRoAd, Its monogRAphs ARe foCused on key InfoRmAtIon. eACh monogRAph pResents A desCRIptIon of A CARCInogenIC Agent And how people ARe exposed, CRItICAl oVeRVIews of the epIdemIologICAl studIes And AnImAl CAnCeR bIoAssAys, And A ConCIse ReVIew of the Agent's toxICokInetICs, plAusIble meChAnIsms of CARCInogenesIs, And potentIAlly susCeptIble populAtIons, And lIfe-stAges. detAIls of the desIgn And Results of IndIVIduAl epIdemIologICAl studIes And AnImAl CAnCeR bIoAssAys ARe summARIzed In tAbles. shoRt tAbles thAt hIghlIght key Results ARe pRInted In Volume 100, And moRe extensIVe tAbles thAt InClude All studIes AppeAR on the monogRAphs pRogRAmme websIte (http://monogRAphs.IARC.fR). It Is hoped thAt thIs Volume, by CompIlIng the knowledge ACCumulAted thRough seVeRAl deCAdes of CAnCeR ReseARCh, wIll stImulAte CAnCeR pReVentIon ACtIVItIes woRldwIde, And wIll be A VAlued","author":[{"dropping-particle":"","family":"IARC","given":"","non-dropping-particle":"","parse-names":false,"suffix":""}],"container-title":"International Agency for Research on Cancer","id":"ITEM-1","issue":"December","issued":{"date-parts":[["2012"]]},"page":"628","title":"Chemical agents and related occupations - Volume 100 F: A review of human carcinogens","type":"article-journal","volume":"Vol. 100F"},"uris":["http://www.mendeley.com/documents/?uuid=30f236b5-412e-49c2-b8f5-d302f32690af"]}],"mendeley":{"formattedCitation":"(IARC, 2012)","plainTextFormattedCitation":"(IARC, 2012)","previouslyFormattedCitation":"(IARC, 2012)"},"properties":{"noteIndex":0},"schema":"https://github.com/citation-style-language/schema/raw/master/csl-citation.json"}</w:instrText>
      </w:r>
      <w:r w:rsidR="003F65B2">
        <w:rPr>
          <w:rFonts w:ascii="Arial" w:hAnsi="Arial" w:cs="Arial"/>
          <w:bCs/>
        </w:rPr>
        <w:fldChar w:fldCharType="separate"/>
      </w:r>
      <w:r w:rsidR="003F65B2" w:rsidRPr="003F65B2">
        <w:rPr>
          <w:rFonts w:ascii="Arial" w:hAnsi="Arial" w:cs="Arial"/>
          <w:bCs/>
          <w:noProof/>
        </w:rPr>
        <w:t>(IARC, 2012)</w:t>
      </w:r>
      <w:r w:rsidR="003F65B2">
        <w:rPr>
          <w:rFonts w:ascii="Arial" w:hAnsi="Arial" w:cs="Arial"/>
          <w:bCs/>
        </w:rPr>
        <w:fldChar w:fldCharType="end"/>
      </w:r>
      <w:r w:rsidR="00022968">
        <w:rPr>
          <w:rFonts w:ascii="Arial" w:hAnsi="Arial" w:cs="Arial"/>
          <w:bCs/>
        </w:rPr>
        <w:t xml:space="preserve">. Many of these factors are hard to quantify. </w:t>
      </w:r>
    </w:p>
    <w:p w14:paraId="71F74A64" w14:textId="6C30A619" w:rsidR="00B5774D" w:rsidRDefault="00B5774D" w:rsidP="007F2809">
      <w:pPr>
        <w:spacing w:beforeLines="100" w:before="240" w:after="20"/>
        <w:rPr>
          <w:rFonts w:ascii="Arial" w:hAnsi="Arial" w:cs="Arial"/>
          <w:bCs/>
        </w:rPr>
      </w:pPr>
      <w:r>
        <w:rPr>
          <w:rFonts w:ascii="Arial" w:hAnsi="Arial" w:cs="Arial"/>
          <w:bCs/>
        </w:rPr>
        <w:t xml:space="preserve">The comparator cohort in this study was hypertension patients exposed to ARBs. However, a more accurate method to investigate the risk of ACE inhibitors could be defining comparator as group using placebo. </w:t>
      </w:r>
      <w:r w:rsidR="009E4067">
        <w:rPr>
          <w:rFonts w:ascii="Arial" w:hAnsi="Arial" w:cs="Arial"/>
          <w:bCs/>
        </w:rPr>
        <w:t xml:space="preserve">The reason is that ARBs itself is a controversial medication. </w:t>
      </w:r>
      <w:r w:rsidR="00F16F84">
        <w:rPr>
          <w:rFonts w:ascii="Arial" w:hAnsi="Arial" w:cs="Arial"/>
          <w:bCs/>
        </w:rPr>
        <w:t xml:space="preserve">Some studies showed an increase risk of tumors in patients taking ARBs </w:t>
      </w:r>
      <w:r w:rsidR="007E02B7">
        <w:rPr>
          <w:rFonts w:ascii="Arial" w:hAnsi="Arial" w:cs="Arial"/>
          <w:bCs/>
        </w:rPr>
        <w:fldChar w:fldCharType="begin" w:fldLock="1"/>
      </w:r>
      <w:r w:rsidR="007E02B7">
        <w:rPr>
          <w:rFonts w:ascii="Arial" w:hAnsi="Arial" w:cs="Arial"/>
          <w:bCs/>
        </w:rPr>
        <w:instrText>ADDIN CSL_CITATION {"citationItems":[{"id":"ITEM-1","itemData":{"DOI":"10.1111/j.1600-6143.2011.03681.x","ISSN":"16006135","abstract":"Whether treatment with angiotensin-converting enzyme inhibitors (ACEi) and/or angiotensin receptor blockers (ARB) increases the risk of cancer is controversial. Collaborative transplant study datawere analyzed according to whether kidney transplant recipients were treated with ACEi/ARB at year 1. Twenty-four thousand and ninety patients were studied of whom 9079 (38%) patients received ACEi/ARB. There were 872 nonskin malignancies during years 2-8 posttransplant, including 107 respiratory/intrathoracic tumors. The standardized incidence ratio (SIR) for all nonskin malignancieswas similar between the ACEi/ARB (1.91) and no ACEi/ARB (1.81) groups (p = 0.42). For respiratory/ intrathoracic tumors, however, SIR was significantly higher with ACEi/ARB (1.65 vs. 1.09 for no ACEi/ARB, p=0.033).Multivariate Cox regression analysis showed that ACEi/ARB treatment was not associated with an increased risk of respiratory/intrathoracic tumors in nonsmokers. In patients with a history of smoking, however, the risk of respiratory/intrathoracic tumors was 2.77 (95% CI 1.19-6.43, p = 0.018) in patients without ACEi/ARB treatment as compared to 7.10 (95% CI 3.27-15.4, p &lt; 0.001) in patients treated with ACEi/ARB. Our data indicate that in kidney transplant recipients, ACEi/ARB treatment is associated with a significant increase in the rate of respiratory/ intrathoracic tumors in the subpopulation of patients with a history of smoking. © Copyright 2011 The American Society of Transplantation.","author":[{"dropping-particle":"","family":"Opelz","given":"G.","non-dropping-particle":"","parse-names":false,"suffix":""},{"dropping-particle":"","family":"Döhler","given":"B.","non-dropping-particle":"","parse-names":false,"suffix":""}],"container-title":"American Journal of Transplantation","id":"ITEM-1","issue":"11","issued":{"date-parts":[["2011"]]},"page":"2483-2489","title":"Treatment of kidney transplant recipients with acei/arb and risk of respiratory tract cancer: A collaborative transplant study report","type":"article-journal","volume":"11"},"uris":["http://www.mendeley.com/documents/?uuid=61c5c895-67e5-4b40-904a-fd3dd353e25b"]}],"mendeley":{"formattedCitation":"(Opelz &amp; Döhler, 2011)","plainTextFormattedCitation":"(Opelz &amp; Döhler, 2011)","previouslyFormattedCitation":"(Opelz &amp; Döhler, 2011)"},"properties":{"noteIndex":0},"schema":"https://github.com/citation-style-language/schema/raw/master/csl-citation.json"}</w:instrText>
      </w:r>
      <w:r w:rsidR="007E02B7">
        <w:rPr>
          <w:rFonts w:ascii="Arial" w:hAnsi="Arial" w:cs="Arial"/>
          <w:bCs/>
        </w:rPr>
        <w:fldChar w:fldCharType="separate"/>
      </w:r>
      <w:r w:rsidR="007E02B7" w:rsidRPr="007E02B7">
        <w:rPr>
          <w:rFonts w:ascii="Arial" w:hAnsi="Arial" w:cs="Arial"/>
          <w:bCs/>
          <w:noProof/>
        </w:rPr>
        <w:t>(Opelz &amp; Döhler, 2011)</w:t>
      </w:r>
      <w:r w:rsidR="007E02B7">
        <w:rPr>
          <w:rFonts w:ascii="Arial" w:hAnsi="Arial" w:cs="Arial"/>
          <w:bCs/>
        </w:rPr>
        <w:fldChar w:fldCharType="end"/>
      </w:r>
      <w:r w:rsidR="007E02B7">
        <w:rPr>
          <w:rFonts w:ascii="Arial" w:hAnsi="Arial" w:cs="Arial"/>
          <w:bCs/>
        </w:rPr>
        <w:fldChar w:fldCharType="begin" w:fldLock="1"/>
      </w:r>
      <w:r w:rsidR="00772CE0">
        <w:rPr>
          <w:rFonts w:ascii="Arial" w:hAnsi="Arial" w:cs="Arial"/>
          <w:bCs/>
        </w:rPr>
        <w:instrText>ADDIN CSL_CITATION {"citationItems":[{"id":"ITEM-1","itemData":{"DOI":"10.1016/S1470-2045(10)70106-6.Angiotensin-receptor","author":[{"dropping-particle":"","family":"Sipahi","given":"Ilke","non-dropping-particle":"","parse-names":false,"suffix":""},{"dropping-particle":"","family":"Debanne","given":"Sara M","non-dropping-particle":"","parse-names":false,"suffix":""},{"dropping-particle":"","family":"Rowland","given":"Douglas Y","non-dropping-particle":"","parse-names":false,"suffix":""},{"dropping-particle":"","family":"Simon","given":"Daniel I","non-dropping-particle":"","parse-names":false,"suffix":""},{"dropping-particle":"","family":"Fang","given":"James C","non-dropping-particle":"","parse-names":false,"suffix":""}],"id":"ITEM-1","issue":"7","issued":{"date-parts":[["2014"]]},"page":"627-636","title":"Angiotensin-receptor blockade and risk of cancer: meta-analysis of randomised controlled trials","type":"article-journal","volume":"11"},"uris":["http://www.mendeley.com/documents/?uuid=e1645186-2441-4d7b-bdb5-0cb6b392350a"]}],"mendeley":{"formattedCitation":"(Sipahi, Debanne, Rowland, Simon, &amp; Fang, 2014)","plainTextFormattedCitation":"(Sipahi, Debanne, Rowland, Simon, &amp; Fang, 2014)","previouslyFormattedCitation":"(Sipahi, Debanne, Rowland, Simon, &amp; Fang, 2014)"},"properties":{"noteIndex":0},"schema":"https://github.com/citation-style-language/schema/raw/master/csl-citation.json"}</w:instrText>
      </w:r>
      <w:r w:rsidR="007E02B7">
        <w:rPr>
          <w:rFonts w:ascii="Arial" w:hAnsi="Arial" w:cs="Arial"/>
          <w:bCs/>
        </w:rPr>
        <w:fldChar w:fldCharType="separate"/>
      </w:r>
      <w:r w:rsidR="007E02B7" w:rsidRPr="007E02B7">
        <w:rPr>
          <w:rFonts w:ascii="Arial" w:hAnsi="Arial" w:cs="Arial"/>
          <w:bCs/>
          <w:noProof/>
        </w:rPr>
        <w:t>(Sipahi, Debanne, Rowland, Simon, &amp; Fang, 2014)</w:t>
      </w:r>
      <w:r w:rsidR="007E02B7">
        <w:rPr>
          <w:rFonts w:ascii="Arial" w:hAnsi="Arial" w:cs="Arial"/>
          <w:bCs/>
        </w:rPr>
        <w:fldChar w:fldCharType="end"/>
      </w:r>
      <w:r w:rsidR="00F16F84">
        <w:rPr>
          <w:rFonts w:ascii="Arial" w:hAnsi="Arial" w:cs="Arial"/>
          <w:bCs/>
        </w:rPr>
        <w:t xml:space="preserve"> while other studies showed ARBs are protective against cancer or improve cancer prognosis</w:t>
      </w:r>
      <w:r w:rsidR="00772CE0">
        <w:rPr>
          <w:rFonts w:ascii="Arial" w:hAnsi="Arial" w:cs="Arial"/>
          <w:bCs/>
        </w:rPr>
        <w:t xml:space="preserve"> </w:t>
      </w:r>
      <w:r w:rsidR="00772CE0">
        <w:rPr>
          <w:rFonts w:ascii="Arial" w:hAnsi="Arial" w:cs="Arial"/>
          <w:bCs/>
        </w:rPr>
        <w:fldChar w:fldCharType="begin" w:fldLock="1"/>
      </w:r>
      <w:r w:rsidR="00772CE0">
        <w:rPr>
          <w:rFonts w:ascii="Arial" w:hAnsi="Arial" w:cs="Arial"/>
          <w:bCs/>
        </w:rPr>
        <w:instrText>ADDIN CSL_CITATION {"citationItems":[{"id":"ITEM-1","itemData":{"DOI":"10.36076/ppj.2017.292","ISSN":"21501149","PMID":"28535551","abstract":"Background: Angiotensin-converting enzyme inhibitors (ACEI) and angiotensin receptor blockers (ARB) have sufficient scientific support for their use as tissue protectors. Preliminary studies suggest that their angiotensin-II type 2 receptor (AT2R)-blocking properties have a beneficial profile in the treatment of neuropathic pain. Objectives: The purpose of the current study was to quantify the extent of the somatosensory effects of ACEI and ARB in cancer patients with chemotherapy-induced peripheral neuropathy. Study Design: We performed a retrospective review of cancer patients with peripheral neuropathy of the upper limbs induced by known neurotoxic anti-cancer agents. Setting: Pain Medicine department at academic tertiary care cancer center. Methods: Using our quantitative sensory testing (QST) data bank, we retrospectively compared the tactile function and the touch, sharp, and thermal thresholds of patients who were previously receiving ACEI or ARB for high blood pressure with these variables in controls who were not receiving ACEI or ARB. Results: Of the 209 patients available for analysis, 145 met inclusion criteria. Baseline characteristics of patients included were generally similar. We identified 29 patients who were receiving AT2R inhibitors prior to starting chemotherapy. Touch thresholds were statistically lower in the thenar aspect of hand in the study group (patients who received AT2R inhibitors) than in the control group [mean (± SD), median 3.03 g (± 11.05), median 0.56 g and 6.75 g (± 18.28), 0.56 g, respectively (P = 0.0441)]. Similarly, the cold pain threshold was statistically higher at the thenar area for the study group [mean (± SD), median 13.23°C (± 8.02), 11.73°C] than for controls [9.89°C (± 6.62), 10.05°C (P = 0.0369)]. Limitations: Inadequacies in the original data acquisition and documentation of the QST and the medical records could not be addressed due to the retrospective nature of the study. Similarly, a discrepancy on the size of the comparison groups could not be reconciled. In addition, based on the available information and the lack of documented concomitant pain levels, we did not find an objective parameter able to correlate the QST findings with pain levels. Conclusions: AT2R inhibitors might offer partial and selective neuroprotective qualities of the myelinated fibers A-β and A-δ in cancer patients who receive neurotoxic chemotherapy.","author":[{"dropping-particle":"","family":"Roldan","given":"Carlos J.","non-dropping-particle":"","parse-names":false,"suffix":""},{"dropping-particle":"","family":"Song","given":"Juhee","non-dropping-particle":"","parse-names":false,"suffix":""},{"dropping-particle":"","family":"Engle","given":"Mitchell P.","non-dropping-particle":"","parse-names":false,"suffix":""},{"dropping-particle":"","family":"Dougherty","given":"Patrick M.","non-dropping-particle":"","parse-names":false,"suffix":""}],"container-title":"Pain Physician","id":"ITEM-1","issue":"4","issued":{"date-parts":[["2017"]]},"page":"281-292","title":"Angiotensin-converting enzyme inhibitors and angiotensin receptor blockers modulate the function of myelinated fibers after chemotherapy: A quantitative sensory testing study","type":"article-journal","volume":"20"},"uris":["http://www.mendeley.com/documents/?uuid=d49df342-0d6b-4211-b539-6051c9d0aeb1"]}],"mendeley":{"formattedCitation":"(Roldan, Song, Engle, &amp; Dougherty, 2017)","plainTextFormattedCitation":"(Roldan, Song, Engle, &amp; Dougherty, 2017)","previouslyFormattedCitation":"(Roldan, Song, Engle, &amp; Dougherty, 2017)"},"properties":{"noteIndex":0},"schema":"https://github.com/citation-style-language/schema/raw/master/csl-citation.json"}</w:instrText>
      </w:r>
      <w:r w:rsidR="00772CE0">
        <w:rPr>
          <w:rFonts w:ascii="Arial" w:hAnsi="Arial" w:cs="Arial"/>
          <w:bCs/>
        </w:rPr>
        <w:fldChar w:fldCharType="separate"/>
      </w:r>
      <w:r w:rsidR="00772CE0" w:rsidRPr="00772CE0">
        <w:rPr>
          <w:rFonts w:ascii="Arial" w:hAnsi="Arial" w:cs="Arial"/>
          <w:bCs/>
          <w:noProof/>
        </w:rPr>
        <w:t>(Roldan, Song, Engle, &amp; Dougherty, 2017)</w:t>
      </w:r>
      <w:r w:rsidR="00772CE0">
        <w:rPr>
          <w:rFonts w:ascii="Arial" w:hAnsi="Arial" w:cs="Arial"/>
          <w:bCs/>
        </w:rPr>
        <w:fldChar w:fldCharType="end"/>
      </w:r>
      <w:r w:rsidR="00772CE0">
        <w:rPr>
          <w:rFonts w:ascii="Arial" w:hAnsi="Arial" w:cs="Arial"/>
          <w:bCs/>
        </w:rPr>
        <w:fldChar w:fldCharType="begin" w:fldLock="1"/>
      </w:r>
      <w:r w:rsidR="00772CE0">
        <w:rPr>
          <w:rFonts w:ascii="Arial" w:hAnsi="Arial" w:cs="Arial"/>
          <w:bCs/>
        </w:rPr>
        <w:instrText>ADDIN CSL_CITATION {"citationItems":[{"id":"ITEM-1","itemData":{"DOI":"10.1038/bjc.2011.565","ISSN":"00070920","abstract":"Background: The potential role of the renin-angiotensin system (RAS) in the promotion of tumour growth has been investigated, and the administration of RAS inhibitors, such as angiotensin-converting enzyme inhibitors (ACEIs) or angiotensin II receptor blockers (ARBs), may improve disease control in malignancy. We investigated the prognostic impact of RAS inhibitors by analysing data from patients with upper-tract urothelial carcinoma (UTUC). Methods: A total of 279 patients who underwent nephroureterectomy for localised UTUC (pTa-3N0M0) were identified at our three institutions. We retrospectively investigated the prognostic outcomes following nephroureterectomy in patients administered or not administered ACEIs or ARBs. Results: The median follow-up period was 3.4 years. RAS inhibitors were administered to 48 patients (17.2%). Multivariate analysis showed that the appearance of pathological T3, positive lymphovascular invasion, and no RAS inhibitor administration (P=0.027 HR=3.14) were independent risk factors for a decrease in subsequent metastasis-free survival. The 5-year metastasis-free survival rate was 93.0% in patients who administered RAS inhibitors, and 72.8% in their counterparts who did not (P=0.008). Conclusion: The absence of RAS inhibitor administration was an independent risk factor for subsequent tumour metastasis in patients with localised UTUC. We propose RAS inhibitors may be a potent choice as an effective treatment following nephroureterectomy. © 2012 Cancer Research UK All rights reserved.","author":[{"dropping-particle":"","family":"Tanaka","given":"N.","non-dropping-particle":"","parse-names":false,"suffix":""},{"dropping-particle":"","family":"Miyajima","given":"A.","non-dropping-particle":"","parse-names":false,"suffix":""},{"dropping-particle":"","family":"Kikuchi","given":"E.","non-dropping-particle":"","parse-names":false,"suffix":""},{"dropping-particle":"","family":"Matsumoto","given":"K.","non-dropping-particle":"","parse-names":false,"suffix":""},{"dropping-particle":"","family":"Hagiwara","given":"M.","non-dropping-particle":"","parse-names":false,"suffix":""},{"dropping-particle":"","family":"Ide","given":"H.","non-dropping-particle":"","parse-names":false,"suffix":""},{"dropping-particle":"","family":"Kosaka","given":"T.","non-dropping-particle":"","parse-names":false,"suffix":""},{"dropping-particle":"","family":"Masuda","given":"T.","non-dropping-particle":"","parse-names":false,"suffix":""},{"dropping-particle":"","family":"Nakamura","given":"S.","non-dropping-particle":"","parse-names":false,"suffix":""},{"dropping-particle":"","family":"Oya","given":"M.","non-dropping-particle":"","parse-names":false,"suffix":""}],"container-title":"British Journal of Cancer","id":"ITEM-1","issue":"2","issued":{"date-parts":[["2012"]]},"page":"290-296","publisher":"Nature Publishing Group","title":"Prognonstic impact of renin-angiotensin system blockade in localised upper-tract urothelial carcinoma","type":"article-journal","volume":"106"},"uris":["http://www.mendeley.com/documents/?uuid=e3b7609a-f79e-42a8-b941-1e27b3920f97"]}],"mendeley":{"formattedCitation":"(Tanaka et al., 2012)","plainTextFormattedCitation":"(Tanaka et al., 2012)"},"properties":{"noteIndex":0},"schema":"https://github.com/citation-style-language/schema/raw/master/csl-citation.json"}</w:instrText>
      </w:r>
      <w:r w:rsidR="00772CE0">
        <w:rPr>
          <w:rFonts w:ascii="Arial" w:hAnsi="Arial" w:cs="Arial"/>
          <w:bCs/>
        </w:rPr>
        <w:fldChar w:fldCharType="separate"/>
      </w:r>
      <w:r w:rsidR="00772CE0" w:rsidRPr="00772CE0">
        <w:rPr>
          <w:rFonts w:ascii="Arial" w:hAnsi="Arial" w:cs="Arial"/>
          <w:bCs/>
          <w:noProof/>
        </w:rPr>
        <w:t>(Tanaka et al., 2012)</w:t>
      </w:r>
      <w:r w:rsidR="00772CE0">
        <w:rPr>
          <w:rFonts w:ascii="Arial" w:hAnsi="Arial" w:cs="Arial"/>
          <w:bCs/>
        </w:rPr>
        <w:fldChar w:fldCharType="end"/>
      </w:r>
      <w:r w:rsidR="00F16F84">
        <w:rPr>
          <w:rFonts w:ascii="Arial" w:hAnsi="Arial" w:cs="Arial"/>
          <w:bCs/>
        </w:rPr>
        <w:t xml:space="preserve">. </w:t>
      </w:r>
      <w:r w:rsidR="005947F2">
        <w:rPr>
          <w:rFonts w:ascii="Arial" w:hAnsi="Arial" w:cs="Arial"/>
          <w:bCs/>
        </w:rPr>
        <w:t xml:space="preserve">In this study, the hazard rate is </w:t>
      </w:r>
      <w:r w:rsidR="005947F2">
        <w:rPr>
          <w:rFonts w:ascii="Arial" w:hAnsi="Arial" w:cs="Arial"/>
          <w:bCs/>
        </w:rPr>
        <w:t>0.8 with lower bound of 0.7, higher bound of 0.92 and p value &lt; 0.01</w:t>
      </w:r>
      <w:r w:rsidR="005947F2">
        <w:rPr>
          <w:rFonts w:ascii="Arial" w:hAnsi="Arial" w:cs="Arial"/>
          <w:bCs/>
        </w:rPr>
        <w:t xml:space="preserve">, for ACE inhibitors group/ARBs group. </w:t>
      </w:r>
      <w:r w:rsidR="00DF3AFF">
        <w:rPr>
          <w:rFonts w:ascii="Arial" w:hAnsi="Arial" w:cs="Arial"/>
          <w:bCs/>
        </w:rPr>
        <w:t>It means ACE inhibitors bring slightly or similar cancer risk as ARBs</w:t>
      </w:r>
      <w:r w:rsidR="000B78C0">
        <w:rPr>
          <w:rFonts w:ascii="Arial" w:hAnsi="Arial" w:cs="Arial"/>
          <w:bCs/>
        </w:rPr>
        <w:t xml:space="preserve">, however, we cannot draw convincing conclusion through this single study </w:t>
      </w:r>
      <w:r w:rsidR="00F86AEC">
        <w:rPr>
          <w:rFonts w:ascii="Arial" w:hAnsi="Arial" w:cs="Arial"/>
          <w:bCs/>
        </w:rPr>
        <w:t xml:space="preserve">on how ACE inhibitors perform compared other </w:t>
      </w:r>
      <w:r w:rsidR="007559EB">
        <w:rPr>
          <w:rFonts w:ascii="Arial" w:hAnsi="Arial" w:cs="Arial"/>
          <w:bCs/>
        </w:rPr>
        <w:t xml:space="preserve">hypertension medication. </w:t>
      </w:r>
    </w:p>
    <w:p w14:paraId="7CA78F33" w14:textId="2F0CB1D4" w:rsidR="00BD1222" w:rsidRPr="007F2809" w:rsidRDefault="00BD496A" w:rsidP="007F2809">
      <w:pPr>
        <w:spacing w:beforeLines="100" w:before="240" w:after="20"/>
        <w:rPr>
          <w:rFonts w:ascii="Arial" w:hAnsi="Arial" w:cs="Arial"/>
          <w:bCs/>
        </w:rPr>
      </w:pPr>
      <w:r>
        <w:rPr>
          <w:rFonts w:ascii="Arial" w:hAnsi="Arial" w:cs="Arial"/>
          <w:bCs/>
        </w:rPr>
        <w:t>T</w:t>
      </w:r>
      <w:r w:rsidR="00BD1222">
        <w:rPr>
          <w:rFonts w:ascii="Arial" w:hAnsi="Arial" w:cs="Arial"/>
          <w:bCs/>
        </w:rPr>
        <w:t xml:space="preserve">his study evaluated the risk of all kinds of cancers. However, </w:t>
      </w:r>
      <w:r w:rsidR="00BD03FA">
        <w:rPr>
          <w:rFonts w:ascii="Arial" w:hAnsi="Arial" w:cs="Arial"/>
          <w:bCs/>
        </w:rPr>
        <w:t xml:space="preserve">the effects of ACE inhibitors or ARBs on cancer development may be biased. For example, there are studies </w:t>
      </w:r>
      <w:r w:rsidR="009A6005">
        <w:rPr>
          <w:rFonts w:ascii="Arial" w:hAnsi="Arial" w:cs="Arial"/>
          <w:bCs/>
        </w:rPr>
        <w:t xml:space="preserve">showing an increased risk of lung cancer related to ACE inhibitors. </w:t>
      </w:r>
      <w:r w:rsidR="009A6005">
        <w:rPr>
          <w:rFonts w:ascii="Arial" w:hAnsi="Arial" w:cs="Arial"/>
          <w:bCs/>
        </w:rPr>
        <w:t>The concern about the relation between ACE inhibitors and lung cancer is because of the buildup of bradykinin and substance P in the lung. These two chemicals are often found in the tissue of lung cancer patients and bradykinin is said to stimulate the growth of cancer cells</w:t>
      </w:r>
      <w:r w:rsidR="009A6005">
        <w:rPr>
          <w:rFonts w:ascii="Arial" w:hAnsi="Arial" w:cs="Arial"/>
          <w:bCs/>
        </w:rPr>
        <w:t xml:space="preserve"> </w:t>
      </w:r>
      <w:r w:rsidR="009A6005">
        <w:rPr>
          <w:rFonts w:ascii="Arial" w:hAnsi="Arial" w:cs="Arial"/>
          <w:bCs/>
        </w:rPr>
        <w:fldChar w:fldCharType="begin" w:fldLock="1"/>
      </w:r>
      <w:r w:rsidR="009A6005">
        <w:rPr>
          <w:rFonts w:ascii="Arial" w:hAnsi="Arial" w:cs="Arial"/>
          <w:bCs/>
        </w:rPr>
        <w:instrText>ADDIN CSL_CITATION {"citationItems":[{"id":"ITEM-1","itemData":{"DOI":"10.1002/ijc.10142","ISSN":"00207136","abstract":"Bradykinin (BK) has multiple pathophysiologic functions such as induction of vascular permeability and mitogenesis, and it triggers the release of other mediators such as nitric oxide in inflammatory and cancer tissues. To explore the pathophysiologic roles of BK in tumor, we examined the distribution of BK B2 receptors in human adenocarcinoma (lung, stomach), lymphoma (lymph node), hepatoma, squamous cell carcinoma (lung) and carcinoid (duodenum), and in mouse colon adenocarcinoma 38 (C-38) and sarcoma 180 (S-180) tumor tissues. Immunohistochemical staining of tumor tissues with an anti-BK B2 receptor antibody, or autoradiography with the B2 receptor antagonist [125I]HOE 140 (D,Arg-[Hyp Thi D-Tic Oic8]-BK) and the B2 receptor agonist [3H]BK indicated the presence of B2 receptors in all human tumor cells and murine S-180 and C-38 cells. Specific binding of [3H]HOE 140 was observed in S-180 cells with a Kd of 2.1 nM. Binding of [125I]HOE 140 to S-180 cells was competed by an excess amount (20,100 times) of nonradiolabeled HOE 140 or BK, but not by BK B1 receptor agonist des-Arg9-BK. These results provide direct evidence that the BK B2 receptor is expressed in human cancer and experimental murine tumors, which suggests a potential role for BK in inducing pathologic signal transduction in cancer growth and progression, nitric oxide production and vascular permeability enhancement in tumors. BK antagonists may thus have applications in the modulation of cancer growth and in paraneoplastic syndromes. © 2002 WiIey-Liss, Inc.","author":[{"dropping-particle":"","family":"Wu","given":"Jun","non-dropping-particle":"","parse-names":false,"suffix":""},{"dropping-particle":"","family":"Akaike","given":"Takaaki","non-dropping-particle":"","parse-names":false,"suffix":""},{"dropping-particle":"","family":"Hayashida","given":"Kazuyuki","non-dropping-particle":"","parse-names":false,"suffix":""},{"dropping-particle":"","family":"Miyamoto","given":"Yoichi","non-dropping-particle":"","parse-names":false,"suffix":""},{"dropping-particle":"","family":"Nakagawa","given":"Takenobu","non-dropping-particle":"","parse-names":false,"suffix":""},{"dropping-particle":"","family":"Miyakawa","given":"Kazuhisa","non-dropping-particle":"","parse-names":false,"suffix":""},{"dropping-particle":"","family":"Müller-Esterl","given":"Werner","non-dropping-particle":"","parse-names":false,"suffix":""},{"dropping-particle":"","family":"Maeda","given":"Hiroshi","non-dropping-particle":"","parse-names":false,"suffix":""}],"container-title":"International Journal of Cancer","id":"ITEM-1","issue":"1","issued":{"date-parts":[["2002"]]},"page":"29-35","title":"Identification of bradykinin receptors in clinical cancer specimens and murine tumor tissues","type":"article-journal","volume":"98"},"uris":["http://www.mendeley.com/documents/?uuid=92faa7de-a9fb-4bd7-84bc-685624dd54ba"]}],"mendeley":{"formattedCitation":"(Wu et al., 2002)","plainTextFormattedCitation":"(Wu et al., 2002)","previouslyFormattedCitation":"(Wu et al., 2002)"},"properties":{"noteIndex":0},"schema":"https://github.com/citation-style-language/schema/raw/master/csl-citation.json"}</w:instrText>
      </w:r>
      <w:r w:rsidR="009A6005">
        <w:rPr>
          <w:rFonts w:ascii="Arial" w:hAnsi="Arial" w:cs="Arial"/>
          <w:bCs/>
        </w:rPr>
        <w:fldChar w:fldCharType="separate"/>
      </w:r>
      <w:r w:rsidR="009A6005" w:rsidRPr="009A6005">
        <w:rPr>
          <w:rFonts w:ascii="Arial" w:hAnsi="Arial" w:cs="Arial"/>
          <w:bCs/>
          <w:noProof/>
        </w:rPr>
        <w:t>(Wu et al., 2002)</w:t>
      </w:r>
      <w:r w:rsidR="009A6005">
        <w:rPr>
          <w:rFonts w:ascii="Arial" w:hAnsi="Arial" w:cs="Arial"/>
          <w:bCs/>
        </w:rPr>
        <w:fldChar w:fldCharType="end"/>
      </w:r>
      <w:r w:rsidR="009A6005">
        <w:rPr>
          <w:rFonts w:ascii="Arial" w:hAnsi="Arial" w:cs="Arial"/>
          <w:bCs/>
        </w:rPr>
        <w:t xml:space="preserve">. </w:t>
      </w:r>
      <w:r w:rsidR="009A6005">
        <w:rPr>
          <w:rFonts w:ascii="Arial" w:hAnsi="Arial" w:cs="Arial"/>
          <w:bCs/>
        </w:rPr>
        <w:t xml:space="preserve">Recently, there have been some population-based cohort studies on the risk of lung cancer in patients with ACE inhibitors. One example is Hicks and the team’s work. They confirmed the association of ACE </w:t>
      </w:r>
      <w:r w:rsidR="009A6005">
        <w:rPr>
          <w:rFonts w:ascii="Arial" w:hAnsi="Arial" w:cs="Arial"/>
          <w:bCs/>
        </w:rPr>
        <w:lastRenderedPageBreak/>
        <w:t>inhibitors to higher lung cancer risk, compared to angiotensin receptor blockers</w:t>
      </w:r>
      <w:r w:rsidR="009A6005">
        <w:rPr>
          <w:rFonts w:ascii="Arial" w:hAnsi="Arial" w:cs="Arial"/>
          <w:bCs/>
        </w:rPr>
        <w:t xml:space="preserve"> </w:t>
      </w:r>
      <w:r w:rsidR="009A6005">
        <w:rPr>
          <w:rFonts w:ascii="Arial" w:hAnsi="Arial" w:cs="Arial"/>
          <w:bCs/>
        </w:rPr>
        <w:fldChar w:fldCharType="begin" w:fldLock="1"/>
      </w:r>
      <w:r w:rsidR="003F65B2">
        <w:rPr>
          <w:rFonts w:ascii="Arial" w:hAnsi="Arial" w:cs="Arial"/>
          <w:bCs/>
        </w:rPr>
        <w:instrText>ADDIN CSL_CITATION {"citationItems":[{"id":"ITEM-1","itemData":{"DOI":"10.1136/bmj.k4209","ISSN":"17561833","abstract":"Objective To determine whether the use of angiotensin converting enzyme inhibitors (ACEIs), compared with use of angiotensin receptor blockers, is associated with an increased risk of lung cancer. Design Population based cohort study. Setting United Kingdom Clinical Practice Research Datalink. Participants A cohort of 992 061 patients newly treated with antihypertensive drugs between 1 January 1995 and 31 December 2015 was identified and followed until 31 December 2016. Main outcome measures Cox proportional hazards models were used to estimate adjusted hazard ratios with 95% confidence intervals of incident lung cancer associated with the time varying use of ACEIs, compared with use of angiotensin receptor blockers, overall, by cumulative duration of use, and by time since initiation. Results The cohort was followed for a mean of 6.4 (SD 4.7) years, generating 7952 incident lung cancer events (crude incidence 1.3 (95% confidence interval 1.2 to 1.3) per 1000 person years). Overall, use of ACEIs was associated with an increased risk of lung cancer (incidence rate 1.6 v 1.2 per 1000 person years; hazard ratio 1.14, 95% confidence interval 1.01 to 1.29), compared with use of angiotensin receptor blockers. Hazard ratios gradually increased with longer durations of use, with an association evident after five years of use (hazard ratio 1.22, 1.06 to 1.40) and peaking after more than 10 years of use (1.31, 1.08 to 1.59). Similar findings were observed with time since initiation. Conclusions In this population based cohort study, the use of ACEIs was associated with an increased risk of lung cancer. The association was particularly elevated among people using ACEIs for more than five years. Additional studies, with long term follow-up, are needed to investigate the effects of these drugs on incidence of lung cancer.","author":[{"dropping-particle":"","family":"Hicks","given":"Blánaid M.","non-dropping-particle":"","parse-names":false,"suffix":""},{"dropping-particle":"","family":"Filion","given":"Kristian B.","non-dropping-particle":"","parse-names":false,"suffix":""},{"dropping-particle":"","family":"Yin","given":"Hui","non-dropping-particle":"","parse-names":false,"suffix":""},{"dropping-particle":"","family":"Sakr","given":"Lama","non-dropping-particle":"","parse-names":false,"suffix":""},{"dropping-particle":"","family":"Udell","given":"Jacob A.","non-dropping-particle":"","parse-names":false,"suffix":""},{"dropping-particle":"","family":"Azoulay","given":"Laurent","non-dropping-particle":"","parse-names":false,"suffix":""}],"container-title":"BMJ (Online)","id":"ITEM-1","issued":{"date-parts":[["2018"]]},"page":"1-8","title":"Angiotensin converting enzyme inhibitors and risk of lung cancer: Population based cohort study","type":"article-journal","volume":"363"},"uris":["http://www.mendeley.com/documents/?uuid=8d46c4c8-f8e5-4c8c-b069-513032329f09"]}],"mendeley":{"formattedCitation":"(Hicks et al., 2018)","plainTextFormattedCitation":"(Hicks et al., 2018)","previouslyFormattedCitation":"(Hicks et al., 2018)"},"properties":{"noteIndex":0},"schema":"https://github.com/citation-style-language/schema/raw/master/csl-citation.json"}</w:instrText>
      </w:r>
      <w:r w:rsidR="009A6005">
        <w:rPr>
          <w:rFonts w:ascii="Arial" w:hAnsi="Arial" w:cs="Arial"/>
          <w:bCs/>
        </w:rPr>
        <w:fldChar w:fldCharType="separate"/>
      </w:r>
      <w:r w:rsidR="009A6005" w:rsidRPr="009A6005">
        <w:rPr>
          <w:rFonts w:ascii="Arial" w:hAnsi="Arial" w:cs="Arial"/>
          <w:bCs/>
          <w:noProof/>
        </w:rPr>
        <w:t>(Hicks et al., 2018)</w:t>
      </w:r>
      <w:r w:rsidR="009A6005">
        <w:rPr>
          <w:rFonts w:ascii="Arial" w:hAnsi="Arial" w:cs="Arial"/>
          <w:bCs/>
        </w:rPr>
        <w:fldChar w:fldCharType="end"/>
      </w:r>
      <w:r w:rsidR="009A6005">
        <w:rPr>
          <w:rFonts w:ascii="Arial" w:hAnsi="Arial" w:cs="Arial"/>
          <w:bCs/>
        </w:rPr>
        <w:t xml:space="preserve">. </w:t>
      </w:r>
      <w:r>
        <w:rPr>
          <w:rFonts w:ascii="Arial" w:hAnsi="Arial" w:cs="Arial"/>
          <w:bCs/>
        </w:rPr>
        <w:t xml:space="preserve">Moreover, different ACE inhibitors or ARBs could have different influence on cancer development. </w:t>
      </w:r>
    </w:p>
    <w:p w14:paraId="30CE40BC" w14:textId="77777777" w:rsidR="007F2809" w:rsidRDefault="006C7A64" w:rsidP="004D226C">
      <w:pPr>
        <w:pStyle w:val="Header4"/>
        <w:tabs>
          <w:tab w:val="left" w:pos="2393"/>
        </w:tabs>
        <w:rPr>
          <w:u w:val="none"/>
        </w:rPr>
      </w:pPr>
      <w:r>
        <w:rPr>
          <w:u w:val="none"/>
        </w:rPr>
        <w:t>Conclusion</w:t>
      </w:r>
    </w:p>
    <w:p w14:paraId="1E823EAF" w14:textId="2F4965A2" w:rsidR="006C7A64" w:rsidRDefault="007F2809" w:rsidP="004D226C">
      <w:pPr>
        <w:pStyle w:val="Header4"/>
        <w:tabs>
          <w:tab w:val="left" w:pos="2393"/>
        </w:tabs>
        <w:rPr>
          <w:u w:val="none"/>
        </w:rPr>
      </w:pPr>
      <w:r>
        <w:rPr>
          <w:b w:val="0"/>
          <w:bCs/>
          <w:u w:val="none"/>
        </w:rPr>
        <w:t xml:space="preserve">This study showed that the relative risk of cancer development was lower among </w:t>
      </w:r>
      <w:r w:rsidR="00C10F35">
        <w:rPr>
          <w:b w:val="0"/>
          <w:bCs/>
          <w:u w:val="none"/>
        </w:rPr>
        <w:t xml:space="preserve">patients exposed to </w:t>
      </w:r>
      <w:r>
        <w:rPr>
          <w:b w:val="0"/>
          <w:bCs/>
          <w:u w:val="none"/>
        </w:rPr>
        <w:t>ACE inhibitors than among</w:t>
      </w:r>
      <w:r w:rsidR="00C10F35">
        <w:rPr>
          <w:b w:val="0"/>
          <w:bCs/>
          <w:u w:val="none"/>
        </w:rPr>
        <w:t xml:space="preserve"> patients exposed to</w:t>
      </w:r>
      <w:r>
        <w:rPr>
          <w:b w:val="0"/>
          <w:bCs/>
          <w:u w:val="none"/>
        </w:rPr>
        <w:t xml:space="preserve"> ARBs</w:t>
      </w:r>
      <w:r w:rsidR="000B78C0">
        <w:rPr>
          <w:b w:val="0"/>
          <w:bCs/>
          <w:u w:val="none"/>
        </w:rPr>
        <w:t xml:space="preserve">, with restriction in the provided dataset. </w:t>
      </w:r>
      <w:r w:rsidR="004D226C">
        <w:rPr>
          <w:u w:val="none"/>
        </w:rPr>
        <w:tab/>
      </w:r>
    </w:p>
    <w:p w14:paraId="43913B71" w14:textId="4743243C" w:rsidR="004D226C" w:rsidRPr="006C7A64" w:rsidRDefault="004D226C" w:rsidP="004D226C">
      <w:pPr>
        <w:pStyle w:val="Header4"/>
        <w:tabs>
          <w:tab w:val="left" w:pos="2393"/>
        </w:tabs>
        <w:rPr>
          <w:u w:val="none"/>
        </w:rPr>
      </w:pPr>
      <w:r>
        <w:rPr>
          <w:u w:val="none"/>
        </w:rPr>
        <w:t xml:space="preserve">References </w:t>
      </w:r>
    </w:p>
    <w:p w14:paraId="3B1EF120" w14:textId="6CF89944" w:rsidR="00772CE0" w:rsidRPr="00772CE0" w:rsidRDefault="0081074E" w:rsidP="00772CE0">
      <w:pPr>
        <w:widowControl w:val="0"/>
        <w:autoSpaceDE w:val="0"/>
        <w:autoSpaceDN w:val="0"/>
        <w:adjustRightInd w:val="0"/>
        <w:spacing w:before="120" w:after="120"/>
        <w:ind w:left="480" w:hanging="480"/>
        <w:rPr>
          <w:rFonts w:ascii="Arial" w:hAnsi="Arial" w:cs="Arial"/>
          <w:noProof/>
        </w:rPr>
      </w:pPr>
      <w:r>
        <w:rPr>
          <w:rFonts w:ascii="Arial" w:hAnsi="Arial" w:cs="Arial"/>
          <w:bCs/>
        </w:rPr>
        <w:fldChar w:fldCharType="begin" w:fldLock="1"/>
      </w:r>
      <w:r>
        <w:rPr>
          <w:rFonts w:ascii="Arial" w:hAnsi="Arial" w:cs="Arial"/>
          <w:bCs/>
        </w:rPr>
        <w:instrText xml:space="preserve">ADDIN Mendeley Bibliography CSL_BIBLIOGRAPHY </w:instrText>
      </w:r>
      <w:r>
        <w:rPr>
          <w:rFonts w:ascii="Arial" w:hAnsi="Arial" w:cs="Arial"/>
          <w:bCs/>
        </w:rPr>
        <w:fldChar w:fldCharType="separate"/>
      </w:r>
      <w:r w:rsidR="00772CE0" w:rsidRPr="00772CE0">
        <w:rPr>
          <w:rFonts w:ascii="Arial" w:hAnsi="Arial" w:cs="Arial"/>
          <w:noProof/>
        </w:rPr>
        <w:t>Angiotensin-converting enzyme (ACE) inhibitors - Mayo Clinic. (n.d.). Retrieved February 2, 2020, from https://www.mayoclinic.org/diseases-conditions/high-blood-pressure/in-depth/ace-inhibitors/art-20047480</w:t>
      </w:r>
    </w:p>
    <w:p w14:paraId="2D1536BD"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ATC code C09 - Wikipedia. (n.d.). Retrieved February 15, 2020, from https://en.wikipedia.org/wiki/ATC_code_C09#C09C_Angiotensin_II_receptor_blockers_(ARBs),_plain</w:t>
      </w:r>
    </w:p>
    <w:p w14:paraId="21E1A988"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Chiang, Y. Y., Chen, K. B., Tsai, T. H., &amp; Tsai, W. C. (2014). Lowered Cancer Risk With ACE Inhibitors/ARBs: A Population-Based Cohort Study. </w:t>
      </w:r>
      <w:r w:rsidRPr="00772CE0">
        <w:rPr>
          <w:rFonts w:ascii="Arial" w:hAnsi="Arial" w:cs="Arial"/>
          <w:i/>
          <w:iCs/>
          <w:noProof/>
        </w:rPr>
        <w:t>Journal of Clinical Hypertension</w:t>
      </w:r>
      <w:r w:rsidRPr="00772CE0">
        <w:rPr>
          <w:rFonts w:ascii="Arial" w:hAnsi="Arial" w:cs="Arial"/>
          <w:noProof/>
        </w:rPr>
        <w:t xml:space="preserve">, </w:t>
      </w:r>
      <w:r w:rsidRPr="00772CE0">
        <w:rPr>
          <w:rFonts w:ascii="Arial" w:hAnsi="Arial" w:cs="Arial"/>
          <w:i/>
          <w:iCs/>
          <w:noProof/>
        </w:rPr>
        <w:t>16</w:t>
      </w:r>
      <w:r w:rsidRPr="00772CE0">
        <w:rPr>
          <w:rFonts w:ascii="Arial" w:hAnsi="Arial" w:cs="Arial"/>
          <w:noProof/>
        </w:rPr>
        <w:t>(1), 27–33. https://doi.org/10.1111/jch.12228</w:t>
      </w:r>
    </w:p>
    <w:p w14:paraId="69319B13"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Concept: Angiotensin Converting Enzyme (ACE) Inhibitors and Angiotensin Receptor Blocker (ARB) Prescriptions - Defined. (n.d.). Retrieved February 15, 2020, from http://mchp-appserv.cpe.umanitoba.ca/viewConcept.php?printer=Y&amp;conceptID=1473</w:t>
      </w:r>
    </w:p>
    <w:p w14:paraId="2F170B7C"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Concept: Hypertension - Measuring Prevalence. (n.d.). Retrieved February 13, 2020, from http://mchp-appserv.cpe.umanitoba.ca/viewConcept.php?printer=Y&amp;conceptID=1087</w:t>
      </w:r>
    </w:p>
    <w:p w14:paraId="222056E3"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Cordonnier, D. J., Zaoui, P., &amp; Halimi, S. (2001). Role of ACE Inhibitors in Patients with Diabetes Mellitus. </w:t>
      </w:r>
      <w:r w:rsidRPr="00772CE0">
        <w:rPr>
          <w:rFonts w:ascii="Arial" w:hAnsi="Arial" w:cs="Arial"/>
          <w:i/>
          <w:iCs/>
          <w:noProof/>
        </w:rPr>
        <w:t>Drugs</w:t>
      </w:r>
      <w:r w:rsidRPr="00772CE0">
        <w:rPr>
          <w:rFonts w:ascii="Arial" w:hAnsi="Arial" w:cs="Arial"/>
          <w:noProof/>
        </w:rPr>
        <w:t xml:space="preserve">, </w:t>
      </w:r>
      <w:r w:rsidRPr="00772CE0">
        <w:rPr>
          <w:rFonts w:ascii="Arial" w:hAnsi="Arial" w:cs="Arial"/>
          <w:i/>
          <w:iCs/>
          <w:noProof/>
        </w:rPr>
        <w:t>61</w:t>
      </w:r>
      <w:r w:rsidRPr="00772CE0">
        <w:rPr>
          <w:rFonts w:ascii="Arial" w:hAnsi="Arial" w:cs="Arial"/>
          <w:noProof/>
        </w:rPr>
        <w:t>(13), 1883–1892. https://doi.org/10.2165/00003495-200161130-00001</w:t>
      </w:r>
    </w:p>
    <w:p w14:paraId="4DB1F6D7"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Dalal, K. S., &amp; Bridgeman, M. B. (2017). Cardiovascular drugs. </w:t>
      </w:r>
      <w:r w:rsidRPr="00772CE0">
        <w:rPr>
          <w:rFonts w:ascii="Arial" w:hAnsi="Arial" w:cs="Arial"/>
          <w:i/>
          <w:iCs/>
          <w:noProof/>
        </w:rPr>
        <w:t>Nursing</w:t>
      </w:r>
      <w:r w:rsidRPr="00772CE0">
        <w:rPr>
          <w:rFonts w:ascii="Arial" w:hAnsi="Arial" w:cs="Arial"/>
          <w:noProof/>
        </w:rPr>
        <w:t xml:space="preserve">, </w:t>
      </w:r>
      <w:r w:rsidRPr="00772CE0">
        <w:rPr>
          <w:rFonts w:ascii="Arial" w:hAnsi="Arial" w:cs="Arial"/>
          <w:i/>
          <w:iCs/>
          <w:noProof/>
        </w:rPr>
        <w:t>47</w:t>
      </w:r>
      <w:r w:rsidRPr="00772CE0">
        <w:rPr>
          <w:rFonts w:ascii="Arial" w:hAnsi="Arial" w:cs="Arial"/>
          <w:noProof/>
        </w:rPr>
        <w:t>(11), 63. https://doi.org/10.1097/01.NURSE.0000524762.35753.23</w:t>
      </w:r>
    </w:p>
    <w:p w14:paraId="3F576EAC"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Danaei, G., Vander Hoorn, S., Lopez, A. D., Murray, C. J. L., &amp; Ezzati, M. (2005). Causes of cancer in the world: Comparative risk assessment of nine behavioural and environmental risk factors. </w:t>
      </w:r>
      <w:r w:rsidRPr="00772CE0">
        <w:rPr>
          <w:rFonts w:ascii="Arial" w:hAnsi="Arial" w:cs="Arial"/>
          <w:i/>
          <w:iCs/>
          <w:noProof/>
        </w:rPr>
        <w:t>Lancet</w:t>
      </w:r>
      <w:r w:rsidRPr="00772CE0">
        <w:rPr>
          <w:rFonts w:ascii="Arial" w:hAnsi="Arial" w:cs="Arial"/>
          <w:noProof/>
        </w:rPr>
        <w:t xml:space="preserve">, </w:t>
      </w:r>
      <w:r w:rsidRPr="00772CE0">
        <w:rPr>
          <w:rFonts w:ascii="Arial" w:hAnsi="Arial" w:cs="Arial"/>
          <w:i/>
          <w:iCs/>
          <w:noProof/>
        </w:rPr>
        <w:t>366</w:t>
      </w:r>
      <w:r w:rsidRPr="00772CE0">
        <w:rPr>
          <w:rFonts w:ascii="Arial" w:hAnsi="Arial" w:cs="Arial"/>
          <w:noProof/>
        </w:rPr>
        <w:t>(9499), 1784–1793. https://doi.org/10.1016/S0140-6736(05)67725-2</w:t>
      </w:r>
    </w:p>
    <w:p w14:paraId="183D8ACA"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Helmer, A., Slater, N., &amp; Smithgall, S. (2018). A Review of ACE Inhibitors and ARBs in Black Patients With Hypertension. </w:t>
      </w:r>
      <w:r w:rsidRPr="00772CE0">
        <w:rPr>
          <w:rFonts w:ascii="Arial" w:hAnsi="Arial" w:cs="Arial"/>
          <w:i/>
          <w:iCs/>
          <w:noProof/>
        </w:rPr>
        <w:t>Annals of Pharmacotherapy</w:t>
      </w:r>
      <w:r w:rsidRPr="00772CE0">
        <w:rPr>
          <w:rFonts w:ascii="Arial" w:hAnsi="Arial" w:cs="Arial"/>
          <w:noProof/>
        </w:rPr>
        <w:t xml:space="preserve">, </w:t>
      </w:r>
      <w:r w:rsidRPr="00772CE0">
        <w:rPr>
          <w:rFonts w:ascii="Arial" w:hAnsi="Arial" w:cs="Arial"/>
          <w:i/>
          <w:iCs/>
          <w:noProof/>
        </w:rPr>
        <w:t>52</w:t>
      </w:r>
      <w:r w:rsidRPr="00772CE0">
        <w:rPr>
          <w:rFonts w:ascii="Arial" w:hAnsi="Arial" w:cs="Arial"/>
          <w:noProof/>
        </w:rPr>
        <w:t>(11), 1143–1151. https://doi.org/10.1177/1060028018779082</w:t>
      </w:r>
    </w:p>
    <w:p w14:paraId="0C0213BE"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Hicks, B. M., Filion, K. B., Yin, H., Sakr, L., Udell, J. A., &amp; Azoulay, L. (2018). Angiotensin converting enzyme inhibitors and risk of lung cancer: Population based cohort study. </w:t>
      </w:r>
      <w:r w:rsidRPr="00772CE0">
        <w:rPr>
          <w:rFonts w:ascii="Arial" w:hAnsi="Arial" w:cs="Arial"/>
          <w:i/>
          <w:iCs/>
          <w:noProof/>
        </w:rPr>
        <w:t>BMJ (Online)</w:t>
      </w:r>
      <w:r w:rsidRPr="00772CE0">
        <w:rPr>
          <w:rFonts w:ascii="Arial" w:hAnsi="Arial" w:cs="Arial"/>
          <w:noProof/>
        </w:rPr>
        <w:t xml:space="preserve">, </w:t>
      </w:r>
      <w:r w:rsidRPr="00772CE0">
        <w:rPr>
          <w:rFonts w:ascii="Arial" w:hAnsi="Arial" w:cs="Arial"/>
          <w:i/>
          <w:iCs/>
          <w:noProof/>
        </w:rPr>
        <w:t>363</w:t>
      </w:r>
      <w:r w:rsidRPr="00772CE0">
        <w:rPr>
          <w:rFonts w:ascii="Arial" w:hAnsi="Arial" w:cs="Arial"/>
          <w:noProof/>
        </w:rPr>
        <w:t>, 1–8. https://doi.org/10.1136/bmj.k4209</w:t>
      </w:r>
    </w:p>
    <w:p w14:paraId="46BC27E1"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High blood pressure (hypertension) - Diagnosis and treatment - Mayo Clinic. (n.d.). Retrieved February 2, 2020, from https://www.mayoclinic.org/diseases-conditions/high-blood-pressure/diagnosis-treatment/drc-20373417</w:t>
      </w:r>
    </w:p>
    <w:p w14:paraId="3B52C3FF"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lastRenderedPageBreak/>
        <w:t xml:space="preserve">IARC. (2012). Chemical agents and related occupations - Volume 100 F: A review of human carcinogens. </w:t>
      </w:r>
      <w:r w:rsidRPr="00772CE0">
        <w:rPr>
          <w:rFonts w:ascii="Arial" w:hAnsi="Arial" w:cs="Arial"/>
          <w:i/>
          <w:iCs/>
          <w:noProof/>
        </w:rPr>
        <w:t>International Agency for Research on Cancer</w:t>
      </w:r>
      <w:r w:rsidRPr="00772CE0">
        <w:rPr>
          <w:rFonts w:ascii="Arial" w:hAnsi="Arial" w:cs="Arial"/>
          <w:noProof/>
        </w:rPr>
        <w:t xml:space="preserve">, </w:t>
      </w:r>
      <w:r w:rsidRPr="00772CE0">
        <w:rPr>
          <w:rFonts w:ascii="Arial" w:hAnsi="Arial" w:cs="Arial"/>
          <w:i/>
          <w:iCs/>
          <w:noProof/>
        </w:rPr>
        <w:t>Vol. 100F</w:t>
      </w:r>
      <w:r w:rsidRPr="00772CE0">
        <w:rPr>
          <w:rFonts w:ascii="Arial" w:hAnsi="Arial" w:cs="Arial"/>
          <w:noProof/>
        </w:rPr>
        <w:t>(December), 628.</w:t>
      </w:r>
    </w:p>
    <w:p w14:paraId="7135DEA2"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Kantner, T. R. (1992). ACE inhibitors in congestive heart failure. </w:t>
      </w:r>
      <w:r w:rsidRPr="00772CE0">
        <w:rPr>
          <w:rFonts w:ascii="Arial" w:hAnsi="Arial" w:cs="Arial"/>
          <w:i/>
          <w:iCs/>
          <w:noProof/>
        </w:rPr>
        <w:t>Journal of Family Practice</w:t>
      </w:r>
      <w:r w:rsidRPr="00772CE0">
        <w:rPr>
          <w:rFonts w:ascii="Arial" w:hAnsi="Arial" w:cs="Arial"/>
          <w:noProof/>
        </w:rPr>
        <w:t xml:space="preserve">, </w:t>
      </w:r>
      <w:r w:rsidRPr="00772CE0">
        <w:rPr>
          <w:rFonts w:ascii="Arial" w:hAnsi="Arial" w:cs="Arial"/>
          <w:i/>
          <w:iCs/>
          <w:noProof/>
        </w:rPr>
        <w:t>35</w:t>
      </w:r>
      <w:r w:rsidRPr="00772CE0">
        <w:rPr>
          <w:rFonts w:ascii="Arial" w:hAnsi="Arial" w:cs="Arial"/>
          <w:noProof/>
        </w:rPr>
        <w:t>(3), 305–314.</w:t>
      </w:r>
    </w:p>
    <w:p w14:paraId="3AAAD441"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Li, F. X., Robson, P. J., Chen, Y., Qiu, Z., Lo Siou, G., &amp; Bryant, H. E. (2009). Prevalence, trend, and sociodemographic association of five modifiable lifestyle risk factors for cancer in Alberta and Canada. </w:t>
      </w:r>
      <w:r w:rsidRPr="00772CE0">
        <w:rPr>
          <w:rFonts w:ascii="Arial" w:hAnsi="Arial" w:cs="Arial"/>
          <w:i/>
          <w:iCs/>
          <w:noProof/>
        </w:rPr>
        <w:t>Cancer Causes and Control</w:t>
      </w:r>
      <w:r w:rsidRPr="00772CE0">
        <w:rPr>
          <w:rFonts w:ascii="Arial" w:hAnsi="Arial" w:cs="Arial"/>
          <w:noProof/>
        </w:rPr>
        <w:t xml:space="preserve">, </w:t>
      </w:r>
      <w:r w:rsidRPr="00772CE0">
        <w:rPr>
          <w:rFonts w:ascii="Arial" w:hAnsi="Arial" w:cs="Arial"/>
          <w:i/>
          <w:iCs/>
          <w:noProof/>
        </w:rPr>
        <w:t>20</w:t>
      </w:r>
      <w:r w:rsidRPr="00772CE0">
        <w:rPr>
          <w:rFonts w:ascii="Arial" w:hAnsi="Arial" w:cs="Arial"/>
          <w:noProof/>
        </w:rPr>
        <w:t>(3), 395–407. https://doi.org/10.1007/s10552-008-9254-2</w:t>
      </w:r>
    </w:p>
    <w:p w14:paraId="469D8E91"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Martin, U., Foreman, M. A., Travis, J. C., Casson, D., &amp; Coleman, J. J. (2008). Use of ACE inhibitors and ARBs in hypertensive women of childbearing age. </w:t>
      </w:r>
      <w:r w:rsidRPr="00772CE0">
        <w:rPr>
          <w:rFonts w:ascii="Arial" w:hAnsi="Arial" w:cs="Arial"/>
          <w:i/>
          <w:iCs/>
          <w:noProof/>
        </w:rPr>
        <w:t>Journal of Clinical Pharmacy and Therapeutics</w:t>
      </w:r>
      <w:r w:rsidRPr="00772CE0">
        <w:rPr>
          <w:rFonts w:ascii="Arial" w:hAnsi="Arial" w:cs="Arial"/>
          <w:noProof/>
        </w:rPr>
        <w:t xml:space="preserve">, </w:t>
      </w:r>
      <w:r w:rsidRPr="00772CE0">
        <w:rPr>
          <w:rFonts w:ascii="Arial" w:hAnsi="Arial" w:cs="Arial"/>
          <w:i/>
          <w:iCs/>
          <w:noProof/>
        </w:rPr>
        <w:t>33</w:t>
      </w:r>
      <w:r w:rsidRPr="00772CE0">
        <w:rPr>
          <w:rFonts w:ascii="Arial" w:hAnsi="Arial" w:cs="Arial"/>
          <w:noProof/>
        </w:rPr>
        <w:t>(5), 507–511. https://doi.org/10.1111/j.1365-2710.2008.00938.x</w:t>
      </w:r>
    </w:p>
    <w:p w14:paraId="2573190F"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Medicare Claims Synthetic Public Use Files (SynPUFs) | CMS. (n.d.). Retrieved March 5, 2020, from https://www.cms.gov/Research-Statistics-Data-and-Systems/Downloadable-Public-Use-Files/SynPUFs</w:t>
      </w:r>
    </w:p>
    <w:p w14:paraId="4B9519C2"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OHDSI/CohortMethod: An R package for performing new-user cohort studies in an observational database in the OMOP Common Data Model. (n.d.). Retrieved March 6, 2020, from https://github.com/OHDSI/CohortMethod</w:t>
      </w:r>
    </w:p>
    <w:p w14:paraId="320A01FE"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Opelz, G., &amp; Döhler, B. (2011). Treatment of kidney transplant recipients with acei/arb and risk of respiratory tract cancer: A collaborative transplant study report. </w:t>
      </w:r>
      <w:r w:rsidRPr="00772CE0">
        <w:rPr>
          <w:rFonts w:ascii="Arial" w:hAnsi="Arial" w:cs="Arial"/>
          <w:i/>
          <w:iCs/>
          <w:noProof/>
        </w:rPr>
        <w:t>American Journal of Transplantation</w:t>
      </w:r>
      <w:r w:rsidRPr="00772CE0">
        <w:rPr>
          <w:rFonts w:ascii="Arial" w:hAnsi="Arial" w:cs="Arial"/>
          <w:noProof/>
        </w:rPr>
        <w:t xml:space="preserve">, </w:t>
      </w:r>
      <w:r w:rsidRPr="00772CE0">
        <w:rPr>
          <w:rFonts w:ascii="Arial" w:hAnsi="Arial" w:cs="Arial"/>
          <w:i/>
          <w:iCs/>
          <w:noProof/>
        </w:rPr>
        <w:t>11</w:t>
      </w:r>
      <w:r w:rsidRPr="00772CE0">
        <w:rPr>
          <w:rFonts w:ascii="Arial" w:hAnsi="Arial" w:cs="Arial"/>
          <w:noProof/>
        </w:rPr>
        <w:t>(11), 2483–2489. https://doi.org/10.1111/j.1600-6143.2011.03681.x</w:t>
      </w:r>
    </w:p>
    <w:p w14:paraId="44FB30EF"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Roldan, C. J., Song, J., Engle, M. P., &amp; Dougherty, P. M. (2017). Angiotensin-converting enzyme inhibitors and angiotensin receptor blockers modulate the function of myelinated fibers after chemotherapy: A quantitative sensory testing study. </w:t>
      </w:r>
      <w:r w:rsidRPr="00772CE0">
        <w:rPr>
          <w:rFonts w:ascii="Arial" w:hAnsi="Arial" w:cs="Arial"/>
          <w:i/>
          <w:iCs/>
          <w:noProof/>
        </w:rPr>
        <w:t>Pain Physician</w:t>
      </w:r>
      <w:r w:rsidRPr="00772CE0">
        <w:rPr>
          <w:rFonts w:ascii="Arial" w:hAnsi="Arial" w:cs="Arial"/>
          <w:noProof/>
        </w:rPr>
        <w:t xml:space="preserve">, </w:t>
      </w:r>
      <w:r w:rsidRPr="00772CE0">
        <w:rPr>
          <w:rFonts w:ascii="Arial" w:hAnsi="Arial" w:cs="Arial"/>
          <w:i/>
          <w:iCs/>
          <w:noProof/>
        </w:rPr>
        <w:t>20</w:t>
      </w:r>
      <w:r w:rsidRPr="00772CE0">
        <w:rPr>
          <w:rFonts w:ascii="Arial" w:hAnsi="Arial" w:cs="Arial"/>
          <w:noProof/>
        </w:rPr>
        <w:t>(4), 281–292. https://doi.org/10.36076/ppj.2017.292</w:t>
      </w:r>
    </w:p>
    <w:p w14:paraId="73911B7C"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Sipahi, I., Debanne, S. M., Rowland, D. Y., Simon, D. I., &amp; Fang, J. C. (2014). </w:t>
      </w:r>
      <w:r w:rsidRPr="00772CE0">
        <w:rPr>
          <w:rFonts w:ascii="Arial" w:hAnsi="Arial" w:cs="Arial"/>
          <w:i/>
          <w:iCs/>
          <w:noProof/>
        </w:rPr>
        <w:t>Angiotensin-receptor blockade and risk of cancer: meta-analysis of randomised controlled trials</w:t>
      </w:r>
      <w:r w:rsidRPr="00772CE0">
        <w:rPr>
          <w:rFonts w:ascii="Arial" w:hAnsi="Arial" w:cs="Arial"/>
          <w:noProof/>
        </w:rPr>
        <w:t xml:space="preserve">. </w:t>
      </w:r>
      <w:r w:rsidRPr="00772CE0">
        <w:rPr>
          <w:rFonts w:ascii="Arial" w:hAnsi="Arial" w:cs="Arial"/>
          <w:i/>
          <w:iCs/>
          <w:noProof/>
        </w:rPr>
        <w:t>11</w:t>
      </w:r>
      <w:r w:rsidRPr="00772CE0">
        <w:rPr>
          <w:rFonts w:ascii="Arial" w:hAnsi="Arial" w:cs="Arial"/>
          <w:noProof/>
        </w:rPr>
        <w:t>(7), 627–636. https://doi.org/10.1016/S1470-2045(10)70106-6.Angiotensin-receptor</w:t>
      </w:r>
    </w:p>
    <w:p w14:paraId="20D85C02"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Smoking May Negate Renal Protective Effects of ACE Inhibitors - MPR. (n.d.). Retrieved February 2, 2020, from https://www.empr.com/home/news/smoking-may-negate-renal-protective-effects-of-ace-inhibitors/</w:t>
      </w:r>
    </w:p>
    <w:p w14:paraId="274E8B39"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Tanaka, N., Miyajima, A., Kikuchi, E., Matsumoto, K., Hagiwara, M., Ide, H., … Oya, M. (2012). Prognonstic impact of renin-angiotensin system blockade in localised upper-tract urothelial carcinoma. </w:t>
      </w:r>
      <w:r w:rsidRPr="00772CE0">
        <w:rPr>
          <w:rFonts w:ascii="Arial" w:hAnsi="Arial" w:cs="Arial"/>
          <w:i/>
          <w:iCs/>
          <w:noProof/>
        </w:rPr>
        <w:t>British Journal of Cancer</w:t>
      </w:r>
      <w:r w:rsidRPr="00772CE0">
        <w:rPr>
          <w:rFonts w:ascii="Arial" w:hAnsi="Arial" w:cs="Arial"/>
          <w:noProof/>
        </w:rPr>
        <w:t xml:space="preserve">, </w:t>
      </w:r>
      <w:r w:rsidRPr="00772CE0">
        <w:rPr>
          <w:rFonts w:ascii="Arial" w:hAnsi="Arial" w:cs="Arial"/>
          <w:i/>
          <w:iCs/>
          <w:noProof/>
        </w:rPr>
        <w:t>106</w:t>
      </w:r>
      <w:r w:rsidRPr="00772CE0">
        <w:rPr>
          <w:rFonts w:ascii="Arial" w:hAnsi="Arial" w:cs="Arial"/>
          <w:noProof/>
        </w:rPr>
        <w:t>(2), 290–296. https://doi.org/10.1038/bjc.2011.565</w:t>
      </w:r>
    </w:p>
    <w:p w14:paraId="0B3FE306"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Types of ACE Inhibitors for Heart Disease Treatment. (n.d.). Retrieved February 2, 2020, from https://www.webmd.com/heart-disease/guide/medicine-ace-inhibitors#1</w:t>
      </w:r>
    </w:p>
    <w:p w14:paraId="2CF52470"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Weiderpass, E. (2010). Lifestyle and cancer risk. </w:t>
      </w:r>
      <w:r w:rsidRPr="00772CE0">
        <w:rPr>
          <w:rFonts w:ascii="Arial" w:hAnsi="Arial" w:cs="Arial"/>
          <w:i/>
          <w:iCs/>
          <w:noProof/>
        </w:rPr>
        <w:t>Journal of Preventive Medicine and Public Health</w:t>
      </w:r>
      <w:r w:rsidRPr="00772CE0">
        <w:rPr>
          <w:rFonts w:ascii="Arial" w:hAnsi="Arial" w:cs="Arial"/>
          <w:noProof/>
        </w:rPr>
        <w:t xml:space="preserve">, </w:t>
      </w:r>
      <w:r w:rsidRPr="00772CE0">
        <w:rPr>
          <w:rFonts w:ascii="Arial" w:hAnsi="Arial" w:cs="Arial"/>
          <w:i/>
          <w:iCs/>
          <w:noProof/>
        </w:rPr>
        <w:t>43</w:t>
      </w:r>
      <w:r w:rsidRPr="00772CE0">
        <w:rPr>
          <w:rFonts w:ascii="Arial" w:hAnsi="Arial" w:cs="Arial"/>
          <w:noProof/>
        </w:rPr>
        <w:t>(6), 459–471. https://doi.org/10.3961/jpmph.2010.43.6.459</w:t>
      </w:r>
    </w:p>
    <w:p w14:paraId="5383AC8F" w14:textId="77777777" w:rsidR="00772CE0" w:rsidRPr="00772CE0" w:rsidRDefault="00772CE0" w:rsidP="00772CE0">
      <w:pPr>
        <w:widowControl w:val="0"/>
        <w:autoSpaceDE w:val="0"/>
        <w:autoSpaceDN w:val="0"/>
        <w:adjustRightInd w:val="0"/>
        <w:spacing w:before="120" w:after="120"/>
        <w:ind w:left="480" w:hanging="480"/>
        <w:rPr>
          <w:rFonts w:ascii="Arial" w:hAnsi="Arial" w:cs="Arial"/>
          <w:noProof/>
        </w:rPr>
      </w:pPr>
      <w:r w:rsidRPr="00772CE0">
        <w:rPr>
          <w:rFonts w:ascii="Arial" w:hAnsi="Arial" w:cs="Arial"/>
          <w:noProof/>
        </w:rPr>
        <w:t xml:space="preserve">Wu, J., Akaike, T., Hayashida, K., Miyamoto, Y., Nakagawa, T., Miyakawa, K., … </w:t>
      </w:r>
      <w:r w:rsidRPr="00772CE0">
        <w:rPr>
          <w:rFonts w:ascii="Arial" w:hAnsi="Arial" w:cs="Arial"/>
          <w:noProof/>
        </w:rPr>
        <w:lastRenderedPageBreak/>
        <w:t xml:space="preserve">Maeda, H. (2002). Identification of bradykinin receptors in clinical cancer specimens and murine tumor tissues. </w:t>
      </w:r>
      <w:r w:rsidRPr="00772CE0">
        <w:rPr>
          <w:rFonts w:ascii="Arial" w:hAnsi="Arial" w:cs="Arial"/>
          <w:i/>
          <w:iCs/>
          <w:noProof/>
        </w:rPr>
        <w:t>International Journal of Cancer</w:t>
      </w:r>
      <w:r w:rsidRPr="00772CE0">
        <w:rPr>
          <w:rFonts w:ascii="Arial" w:hAnsi="Arial" w:cs="Arial"/>
          <w:noProof/>
        </w:rPr>
        <w:t xml:space="preserve">, </w:t>
      </w:r>
      <w:r w:rsidRPr="00772CE0">
        <w:rPr>
          <w:rFonts w:ascii="Arial" w:hAnsi="Arial" w:cs="Arial"/>
          <w:i/>
          <w:iCs/>
          <w:noProof/>
        </w:rPr>
        <w:t>98</w:t>
      </w:r>
      <w:r w:rsidRPr="00772CE0">
        <w:rPr>
          <w:rFonts w:ascii="Arial" w:hAnsi="Arial" w:cs="Arial"/>
          <w:noProof/>
        </w:rPr>
        <w:t>(1), 29–35. https://doi.org/10.1002/ijc.10142</w:t>
      </w:r>
    </w:p>
    <w:p w14:paraId="08ACC5C9" w14:textId="7FED2468" w:rsidR="006858E2" w:rsidRDefault="0081074E" w:rsidP="0081074E">
      <w:pPr>
        <w:pStyle w:val="ListParagraph"/>
        <w:spacing w:before="120" w:after="120"/>
        <w:ind w:left="360"/>
        <w:rPr>
          <w:rFonts w:ascii="Arial" w:hAnsi="Arial" w:cs="Arial"/>
          <w:bCs/>
        </w:rPr>
      </w:pPr>
      <w:r>
        <w:rPr>
          <w:rFonts w:ascii="Arial" w:hAnsi="Arial" w:cs="Arial"/>
          <w:bCs/>
        </w:rPr>
        <w:fldChar w:fldCharType="end"/>
      </w:r>
    </w:p>
    <w:p w14:paraId="4305F9EC" w14:textId="1F4CA88E" w:rsidR="000A4F2B" w:rsidRPr="00783B3C" w:rsidRDefault="000A4F2B" w:rsidP="00783B3C">
      <w:pPr>
        <w:rPr>
          <w:rFonts w:ascii="Arial" w:hAnsi="Arial" w:cs="Arial"/>
          <w:b/>
          <w:u w:val="single"/>
        </w:rPr>
      </w:pPr>
    </w:p>
    <w:p w14:paraId="01D7C258" w14:textId="0B610757" w:rsidR="00431067" w:rsidRDefault="00431067" w:rsidP="009A13CA">
      <w:pPr>
        <w:spacing w:beforeLines="100" w:before="240" w:after="20"/>
        <w:rPr>
          <w:rFonts w:ascii="Arial" w:hAnsi="Arial" w:cs="Arial"/>
          <w:b/>
          <w:u w:val="single"/>
        </w:rPr>
      </w:pPr>
    </w:p>
    <w:p w14:paraId="76603169" w14:textId="351896E1" w:rsidR="001A7519" w:rsidRPr="001A7519" w:rsidRDefault="001A7519" w:rsidP="001A7519">
      <w:pPr>
        <w:spacing w:line="0" w:lineRule="atLeast"/>
        <w:rPr>
          <w:rFonts w:ascii="Arial" w:hAnsi="Arial" w:cs="Arial"/>
          <w:bCs/>
          <w:sz w:val="18"/>
          <w:szCs w:val="18"/>
        </w:rPr>
      </w:pPr>
    </w:p>
    <w:sectPr w:rsidR="001A7519" w:rsidRPr="001A7519" w:rsidSect="006C4A8D">
      <w:headerReference w:type="default" r:id="rId22"/>
      <w:footerReference w:type="default" r:id="rId23"/>
      <w:headerReference w:type="first" r:id="rId24"/>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2E9EC" w14:textId="77777777" w:rsidR="00EA5A28" w:rsidRDefault="00EA5A28" w:rsidP="008166B3">
      <w:r>
        <w:separator/>
      </w:r>
    </w:p>
  </w:endnote>
  <w:endnote w:type="continuationSeparator" w:id="0">
    <w:p w14:paraId="607884B3" w14:textId="77777777" w:rsidR="00EA5A28" w:rsidRDefault="00EA5A28"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1EF2D" w14:textId="77777777" w:rsidR="000F4C68" w:rsidRDefault="000F4C68">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7B6FB87D" w14:textId="77777777" w:rsidR="000F4C68" w:rsidRDefault="000F4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AC354" w14:textId="77777777" w:rsidR="00EA5A28" w:rsidRDefault="00EA5A28" w:rsidP="008166B3">
      <w:r>
        <w:separator/>
      </w:r>
    </w:p>
  </w:footnote>
  <w:footnote w:type="continuationSeparator" w:id="0">
    <w:p w14:paraId="06BBD207" w14:textId="77777777" w:rsidR="00EA5A28" w:rsidRDefault="00EA5A28"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E44E7" w14:textId="2A6EA2DD" w:rsidR="000F4C68" w:rsidRDefault="000F4C68">
    <w:pPr>
      <w:pStyle w:val="Header"/>
    </w:pPr>
    <w:r>
      <w:t>Individual Project – D</w:t>
    </w:r>
    <w:r w:rsidR="001E2AFB">
      <w:t>4</w:t>
    </w:r>
    <w:r>
      <w:ptab w:relativeTo="margin" w:alignment="center" w:leader="none"/>
    </w:r>
    <w:r>
      <w:t>Shuyan Huang (shuang379)</w:t>
    </w:r>
    <w:r>
      <w:ptab w:relativeTo="margin" w:alignment="right" w:leader="none"/>
    </w:r>
    <w:r>
      <w:t>2020 Spri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82286" w14:textId="61068E3B" w:rsidR="000F4C68" w:rsidRDefault="000F4C68" w:rsidP="00E048F3">
    <w:pPr>
      <w:pStyle w:val="Header"/>
    </w:pPr>
    <w:r>
      <w:t>Individual Project – D2</w:t>
    </w:r>
    <w:r>
      <w:ptab w:relativeTo="margin" w:alignment="center" w:leader="none"/>
    </w:r>
    <w:r>
      <w:t>Shuyan Huang (shuang379)</w:t>
    </w:r>
    <w:r>
      <w:ptab w:relativeTo="margin" w:alignment="right" w:leader="none"/>
    </w:r>
    <w:r>
      <w:t>2020 Spring</w:t>
    </w:r>
  </w:p>
  <w:p w14:paraId="030AE077" w14:textId="77777777" w:rsidR="000F4C68" w:rsidRDefault="000F4C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610B8"/>
    <w:multiLevelType w:val="hybridMultilevel"/>
    <w:tmpl w:val="1E60C84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F670EC"/>
    <w:multiLevelType w:val="multilevel"/>
    <w:tmpl w:val="F998CB0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E52944"/>
    <w:multiLevelType w:val="hybridMultilevel"/>
    <w:tmpl w:val="45402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400E35"/>
    <w:multiLevelType w:val="hybridMultilevel"/>
    <w:tmpl w:val="25E06D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019684E"/>
    <w:multiLevelType w:val="multilevel"/>
    <w:tmpl w:val="3B1035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0C6230"/>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6" w15:restartNumberingAfterBreak="0">
    <w:nsid w:val="345E49CA"/>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6B27EDB"/>
    <w:multiLevelType w:val="hybridMultilevel"/>
    <w:tmpl w:val="A2865DB4"/>
    <w:lvl w:ilvl="0" w:tplc="181AEBC0">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BE052A2"/>
    <w:multiLevelType w:val="hybridMultilevel"/>
    <w:tmpl w:val="28EE7B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37166B"/>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9480F69"/>
    <w:multiLevelType w:val="hybridMultilevel"/>
    <w:tmpl w:val="5AC0FD6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76F07F1"/>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2" w15:restartNumberingAfterBreak="0">
    <w:nsid w:val="581E49F4"/>
    <w:multiLevelType w:val="hybridMultilevel"/>
    <w:tmpl w:val="9148169C"/>
    <w:lvl w:ilvl="0" w:tplc="15C8E2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96A05AC"/>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4"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A51D69"/>
    <w:multiLevelType w:val="multilevel"/>
    <w:tmpl w:val="F6105BA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E06C76"/>
    <w:multiLevelType w:val="multilevel"/>
    <w:tmpl w:val="96A0EC8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0F02713"/>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num w:numId="1">
    <w:abstractNumId w:val="6"/>
  </w:num>
  <w:num w:numId="2">
    <w:abstractNumId w:val="14"/>
  </w:num>
  <w:num w:numId="3">
    <w:abstractNumId w:val="5"/>
  </w:num>
  <w:num w:numId="4">
    <w:abstractNumId w:val="17"/>
  </w:num>
  <w:num w:numId="5">
    <w:abstractNumId w:val="13"/>
  </w:num>
  <w:num w:numId="6">
    <w:abstractNumId w:val="11"/>
  </w:num>
  <w:num w:numId="7">
    <w:abstractNumId w:val="1"/>
  </w:num>
  <w:num w:numId="8">
    <w:abstractNumId w:val="16"/>
  </w:num>
  <w:num w:numId="9">
    <w:abstractNumId w:val="9"/>
  </w:num>
  <w:num w:numId="10">
    <w:abstractNumId w:val="15"/>
  </w:num>
  <w:num w:numId="11">
    <w:abstractNumId w:val="4"/>
  </w:num>
  <w:num w:numId="12">
    <w:abstractNumId w:val="12"/>
  </w:num>
  <w:num w:numId="13">
    <w:abstractNumId w:val="2"/>
  </w:num>
  <w:num w:numId="14">
    <w:abstractNumId w:val="8"/>
  </w:num>
  <w:num w:numId="15">
    <w:abstractNumId w:val="0"/>
  </w:num>
  <w:num w:numId="16">
    <w:abstractNumId w:val="10"/>
  </w:num>
  <w:num w:numId="17">
    <w:abstractNumId w:val="3"/>
  </w:num>
  <w:num w:numId="18">
    <w:abstractNumId w:val="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0wzt9xzxxe01eevp9vftfv2spts0vz0wz2&quot;&gt;SH - Case_Study_3&lt;record-ids&gt;&lt;item&gt;14&lt;/item&gt;&lt;item&gt;15&lt;/item&gt;&lt;item&gt;16&lt;/item&gt;&lt;item&gt;17&lt;/item&gt;&lt;item&gt;18&lt;/item&gt;&lt;item&gt;19&lt;/item&gt;&lt;item&gt;20&lt;/item&gt;&lt;item&gt;21&lt;/item&gt;&lt;item&gt;22&lt;/item&gt;&lt;/record-ids&gt;&lt;/item&gt;&lt;/Libraries&gt;"/>
  </w:docVars>
  <w:rsids>
    <w:rsidRoot w:val="008166B3"/>
    <w:rsid w:val="00000936"/>
    <w:rsid w:val="00001021"/>
    <w:rsid w:val="0000309B"/>
    <w:rsid w:val="000051BA"/>
    <w:rsid w:val="00005704"/>
    <w:rsid w:val="000115ED"/>
    <w:rsid w:val="00011633"/>
    <w:rsid w:val="00012118"/>
    <w:rsid w:val="000122D2"/>
    <w:rsid w:val="00017D87"/>
    <w:rsid w:val="00022968"/>
    <w:rsid w:val="00023944"/>
    <w:rsid w:val="000259A3"/>
    <w:rsid w:val="00031975"/>
    <w:rsid w:val="00033BEF"/>
    <w:rsid w:val="0003582F"/>
    <w:rsid w:val="00035BC2"/>
    <w:rsid w:val="00037EFE"/>
    <w:rsid w:val="00037F83"/>
    <w:rsid w:val="0004074A"/>
    <w:rsid w:val="00040B97"/>
    <w:rsid w:val="00043385"/>
    <w:rsid w:val="000452A0"/>
    <w:rsid w:val="00045DB3"/>
    <w:rsid w:val="00046329"/>
    <w:rsid w:val="000469E5"/>
    <w:rsid w:val="00051949"/>
    <w:rsid w:val="0005216E"/>
    <w:rsid w:val="00057D6D"/>
    <w:rsid w:val="000632B5"/>
    <w:rsid w:val="00066074"/>
    <w:rsid w:val="00067F8C"/>
    <w:rsid w:val="000740F1"/>
    <w:rsid w:val="00074D8F"/>
    <w:rsid w:val="000805BD"/>
    <w:rsid w:val="000823F5"/>
    <w:rsid w:val="00086D56"/>
    <w:rsid w:val="000926B5"/>
    <w:rsid w:val="00093536"/>
    <w:rsid w:val="00093668"/>
    <w:rsid w:val="0009486D"/>
    <w:rsid w:val="00094F26"/>
    <w:rsid w:val="00095F98"/>
    <w:rsid w:val="000965AA"/>
    <w:rsid w:val="000A0D9C"/>
    <w:rsid w:val="000A2ACC"/>
    <w:rsid w:val="000A2AE1"/>
    <w:rsid w:val="000A41EE"/>
    <w:rsid w:val="000A4DE3"/>
    <w:rsid w:val="000A4F2B"/>
    <w:rsid w:val="000A6C05"/>
    <w:rsid w:val="000A7CA3"/>
    <w:rsid w:val="000B1532"/>
    <w:rsid w:val="000B41CB"/>
    <w:rsid w:val="000B42B0"/>
    <w:rsid w:val="000B5C31"/>
    <w:rsid w:val="000B5E4F"/>
    <w:rsid w:val="000B69D5"/>
    <w:rsid w:val="000B78C0"/>
    <w:rsid w:val="000C0090"/>
    <w:rsid w:val="000C015C"/>
    <w:rsid w:val="000C083C"/>
    <w:rsid w:val="000C14A8"/>
    <w:rsid w:val="000C298C"/>
    <w:rsid w:val="000C33B8"/>
    <w:rsid w:val="000D09C3"/>
    <w:rsid w:val="000D2C0E"/>
    <w:rsid w:val="000D528E"/>
    <w:rsid w:val="000D6460"/>
    <w:rsid w:val="000D7919"/>
    <w:rsid w:val="000E1435"/>
    <w:rsid w:val="000E227E"/>
    <w:rsid w:val="000E2744"/>
    <w:rsid w:val="000E2773"/>
    <w:rsid w:val="000E32F6"/>
    <w:rsid w:val="000E3850"/>
    <w:rsid w:val="000E4564"/>
    <w:rsid w:val="000E5BA9"/>
    <w:rsid w:val="000F1001"/>
    <w:rsid w:val="000F4053"/>
    <w:rsid w:val="000F4C68"/>
    <w:rsid w:val="000F5968"/>
    <w:rsid w:val="000F5DE6"/>
    <w:rsid w:val="000F6772"/>
    <w:rsid w:val="000F7D1F"/>
    <w:rsid w:val="00100891"/>
    <w:rsid w:val="00102A3C"/>
    <w:rsid w:val="00102DF6"/>
    <w:rsid w:val="0010372D"/>
    <w:rsid w:val="001037E2"/>
    <w:rsid w:val="00103A2D"/>
    <w:rsid w:val="001043F3"/>
    <w:rsid w:val="00110C83"/>
    <w:rsid w:val="0011201A"/>
    <w:rsid w:val="00113364"/>
    <w:rsid w:val="00115F58"/>
    <w:rsid w:val="00116070"/>
    <w:rsid w:val="0011613E"/>
    <w:rsid w:val="001168D2"/>
    <w:rsid w:val="00116CEF"/>
    <w:rsid w:val="00120159"/>
    <w:rsid w:val="00120715"/>
    <w:rsid w:val="00123504"/>
    <w:rsid w:val="00124219"/>
    <w:rsid w:val="001254DB"/>
    <w:rsid w:val="001258DA"/>
    <w:rsid w:val="00125A4A"/>
    <w:rsid w:val="001262FE"/>
    <w:rsid w:val="00126996"/>
    <w:rsid w:val="00126E4C"/>
    <w:rsid w:val="00132B20"/>
    <w:rsid w:val="00134F34"/>
    <w:rsid w:val="00141397"/>
    <w:rsid w:val="0014546B"/>
    <w:rsid w:val="001465A9"/>
    <w:rsid w:val="001477D8"/>
    <w:rsid w:val="001500DE"/>
    <w:rsid w:val="00155FF7"/>
    <w:rsid w:val="00155FFC"/>
    <w:rsid w:val="00156944"/>
    <w:rsid w:val="00157F79"/>
    <w:rsid w:val="001607EE"/>
    <w:rsid w:val="00161F86"/>
    <w:rsid w:val="00167541"/>
    <w:rsid w:val="00167597"/>
    <w:rsid w:val="00170C29"/>
    <w:rsid w:val="00170EA8"/>
    <w:rsid w:val="00172F91"/>
    <w:rsid w:val="001757D8"/>
    <w:rsid w:val="00176AD7"/>
    <w:rsid w:val="001825BE"/>
    <w:rsid w:val="0018286B"/>
    <w:rsid w:val="00183E6D"/>
    <w:rsid w:val="00184F71"/>
    <w:rsid w:val="00185E3A"/>
    <w:rsid w:val="00187F37"/>
    <w:rsid w:val="001901A5"/>
    <w:rsid w:val="00191D9D"/>
    <w:rsid w:val="0019226C"/>
    <w:rsid w:val="001938D0"/>
    <w:rsid w:val="00195582"/>
    <w:rsid w:val="00196D63"/>
    <w:rsid w:val="001A12EB"/>
    <w:rsid w:val="001A1C20"/>
    <w:rsid w:val="001A299A"/>
    <w:rsid w:val="001A2CDC"/>
    <w:rsid w:val="001A3AAC"/>
    <w:rsid w:val="001A501D"/>
    <w:rsid w:val="001A717B"/>
    <w:rsid w:val="001A7519"/>
    <w:rsid w:val="001B1894"/>
    <w:rsid w:val="001B5059"/>
    <w:rsid w:val="001B6CE7"/>
    <w:rsid w:val="001C0617"/>
    <w:rsid w:val="001C061D"/>
    <w:rsid w:val="001C160D"/>
    <w:rsid w:val="001C1A86"/>
    <w:rsid w:val="001C1DD1"/>
    <w:rsid w:val="001C3127"/>
    <w:rsid w:val="001C49D1"/>
    <w:rsid w:val="001C64A0"/>
    <w:rsid w:val="001C66C7"/>
    <w:rsid w:val="001C6986"/>
    <w:rsid w:val="001C716B"/>
    <w:rsid w:val="001C7C30"/>
    <w:rsid w:val="001C7D3F"/>
    <w:rsid w:val="001D08F5"/>
    <w:rsid w:val="001D4809"/>
    <w:rsid w:val="001D4C11"/>
    <w:rsid w:val="001E052A"/>
    <w:rsid w:val="001E2AFB"/>
    <w:rsid w:val="001E30C2"/>
    <w:rsid w:val="001E3547"/>
    <w:rsid w:val="001E3A9A"/>
    <w:rsid w:val="001E7090"/>
    <w:rsid w:val="001F01C0"/>
    <w:rsid w:val="001F0FCB"/>
    <w:rsid w:val="001F2BA8"/>
    <w:rsid w:val="001F7AA8"/>
    <w:rsid w:val="00205656"/>
    <w:rsid w:val="00205CD4"/>
    <w:rsid w:val="002109B8"/>
    <w:rsid w:val="00211F6D"/>
    <w:rsid w:val="0021225E"/>
    <w:rsid w:val="0021231C"/>
    <w:rsid w:val="002161A5"/>
    <w:rsid w:val="0021631A"/>
    <w:rsid w:val="00223334"/>
    <w:rsid w:val="00223BEA"/>
    <w:rsid w:val="00223D3C"/>
    <w:rsid w:val="00224F79"/>
    <w:rsid w:val="00225652"/>
    <w:rsid w:val="00231167"/>
    <w:rsid w:val="00231593"/>
    <w:rsid w:val="00232718"/>
    <w:rsid w:val="002335F9"/>
    <w:rsid w:val="00235DF6"/>
    <w:rsid w:val="00240705"/>
    <w:rsid w:val="00240D05"/>
    <w:rsid w:val="00241C3D"/>
    <w:rsid w:val="00244725"/>
    <w:rsid w:val="00245F2E"/>
    <w:rsid w:val="00247E37"/>
    <w:rsid w:val="00250870"/>
    <w:rsid w:val="0025539F"/>
    <w:rsid w:val="00256449"/>
    <w:rsid w:val="00256C5C"/>
    <w:rsid w:val="002573AC"/>
    <w:rsid w:val="00257728"/>
    <w:rsid w:val="00262A34"/>
    <w:rsid w:val="00262DCD"/>
    <w:rsid w:val="00263C0B"/>
    <w:rsid w:val="00264B4F"/>
    <w:rsid w:val="002749D0"/>
    <w:rsid w:val="00275226"/>
    <w:rsid w:val="0027641C"/>
    <w:rsid w:val="00281D5E"/>
    <w:rsid w:val="00281FCC"/>
    <w:rsid w:val="00282A06"/>
    <w:rsid w:val="00284FFD"/>
    <w:rsid w:val="00287544"/>
    <w:rsid w:val="0028787F"/>
    <w:rsid w:val="00287CB5"/>
    <w:rsid w:val="0029081A"/>
    <w:rsid w:val="00292352"/>
    <w:rsid w:val="0029430E"/>
    <w:rsid w:val="00295856"/>
    <w:rsid w:val="002964D1"/>
    <w:rsid w:val="00296740"/>
    <w:rsid w:val="002A0240"/>
    <w:rsid w:val="002A0B01"/>
    <w:rsid w:val="002A2F53"/>
    <w:rsid w:val="002A458E"/>
    <w:rsid w:val="002A58AB"/>
    <w:rsid w:val="002A5FEE"/>
    <w:rsid w:val="002A6203"/>
    <w:rsid w:val="002A6A20"/>
    <w:rsid w:val="002B042D"/>
    <w:rsid w:val="002B0674"/>
    <w:rsid w:val="002B1574"/>
    <w:rsid w:val="002B1789"/>
    <w:rsid w:val="002B576E"/>
    <w:rsid w:val="002B60B3"/>
    <w:rsid w:val="002C14A7"/>
    <w:rsid w:val="002C2DF9"/>
    <w:rsid w:val="002C39AA"/>
    <w:rsid w:val="002C6061"/>
    <w:rsid w:val="002C6CA7"/>
    <w:rsid w:val="002D11E0"/>
    <w:rsid w:val="002D24A9"/>
    <w:rsid w:val="002D25C5"/>
    <w:rsid w:val="002D379F"/>
    <w:rsid w:val="002E07F1"/>
    <w:rsid w:val="002E0CA7"/>
    <w:rsid w:val="002E1780"/>
    <w:rsid w:val="002E223A"/>
    <w:rsid w:val="002E359F"/>
    <w:rsid w:val="002E3D10"/>
    <w:rsid w:val="002E4716"/>
    <w:rsid w:val="002E5CAD"/>
    <w:rsid w:val="002E674D"/>
    <w:rsid w:val="002E690B"/>
    <w:rsid w:val="002E7F7F"/>
    <w:rsid w:val="002F0069"/>
    <w:rsid w:val="002F05D0"/>
    <w:rsid w:val="002F1785"/>
    <w:rsid w:val="002F1910"/>
    <w:rsid w:val="002F1C8B"/>
    <w:rsid w:val="002F2BC8"/>
    <w:rsid w:val="002F2F04"/>
    <w:rsid w:val="002F3A6D"/>
    <w:rsid w:val="002F4B63"/>
    <w:rsid w:val="002F5BA4"/>
    <w:rsid w:val="002F7A7A"/>
    <w:rsid w:val="00300D3B"/>
    <w:rsid w:val="00301807"/>
    <w:rsid w:val="00303775"/>
    <w:rsid w:val="003040F5"/>
    <w:rsid w:val="003054CD"/>
    <w:rsid w:val="00312255"/>
    <w:rsid w:val="00312302"/>
    <w:rsid w:val="0031243C"/>
    <w:rsid w:val="0031555B"/>
    <w:rsid w:val="00316640"/>
    <w:rsid w:val="00316778"/>
    <w:rsid w:val="00317A37"/>
    <w:rsid w:val="00317CE4"/>
    <w:rsid w:val="00320517"/>
    <w:rsid w:val="00320D9B"/>
    <w:rsid w:val="0032207E"/>
    <w:rsid w:val="0032372E"/>
    <w:rsid w:val="00324B56"/>
    <w:rsid w:val="0032784C"/>
    <w:rsid w:val="003305D4"/>
    <w:rsid w:val="00330F28"/>
    <w:rsid w:val="00332203"/>
    <w:rsid w:val="00332511"/>
    <w:rsid w:val="00333524"/>
    <w:rsid w:val="0033503F"/>
    <w:rsid w:val="00335256"/>
    <w:rsid w:val="00336107"/>
    <w:rsid w:val="00336257"/>
    <w:rsid w:val="00337274"/>
    <w:rsid w:val="0034202F"/>
    <w:rsid w:val="00347E65"/>
    <w:rsid w:val="0035077B"/>
    <w:rsid w:val="00350E66"/>
    <w:rsid w:val="0035131F"/>
    <w:rsid w:val="00352ADC"/>
    <w:rsid w:val="003531B6"/>
    <w:rsid w:val="00354A58"/>
    <w:rsid w:val="00360071"/>
    <w:rsid w:val="0036011F"/>
    <w:rsid w:val="0036564F"/>
    <w:rsid w:val="003669B5"/>
    <w:rsid w:val="00370898"/>
    <w:rsid w:val="00371CBC"/>
    <w:rsid w:val="00372011"/>
    <w:rsid w:val="003720E5"/>
    <w:rsid w:val="003753C1"/>
    <w:rsid w:val="0037568A"/>
    <w:rsid w:val="00376946"/>
    <w:rsid w:val="00381D01"/>
    <w:rsid w:val="00381FE0"/>
    <w:rsid w:val="003830F2"/>
    <w:rsid w:val="003839F2"/>
    <w:rsid w:val="00384C1D"/>
    <w:rsid w:val="00385320"/>
    <w:rsid w:val="00387FEB"/>
    <w:rsid w:val="00390656"/>
    <w:rsid w:val="00395CDE"/>
    <w:rsid w:val="003971BF"/>
    <w:rsid w:val="003972D7"/>
    <w:rsid w:val="003A2890"/>
    <w:rsid w:val="003A2EE8"/>
    <w:rsid w:val="003A3D22"/>
    <w:rsid w:val="003A48D6"/>
    <w:rsid w:val="003A4D5B"/>
    <w:rsid w:val="003A4E8C"/>
    <w:rsid w:val="003A66BB"/>
    <w:rsid w:val="003A72AF"/>
    <w:rsid w:val="003B020A"/>
    <w:rsid w:val="003B03E6"/>
    <w:rsid w:val="003B3E23"/>
    <w:rsid w:val="003B5579"/>
    <w:rsid w:val="003B6E0F"/>
    <w:rsid w:val="003C3DE3"/>
    <w:rsid w:val="003C4653"/>
    <w:rsid w:val="003C6796"/>
    <w:rsid w:val="003C7C2A"/>
    <w:rsid w:val="003D14B4"/>
    <w:rsid w:val="003D4F9B"/>
    <w:rsid w:val="003D6831"/>
    <w:rsid w:val="003E0785"/>
    <w:rsid w:val="003E2B8E"/>
    <w:rsid w:val="003E3274"/>
    <w:rsid w:val="003E38C6"/>
    <w:rsid w:val="003E39AA"/>
    <w:rsid w:val="003E3E16"/>
    <w:rsid w:val="003E3FBB"/>
    <w:rsid w:val="003E7F18"/>
    <w:rsid w:val="003F0B50"/>
    <w:rsid w:val="003F1FB3"/>
    <w:rsid w:val="003F3346"/>
    <w:rsid w:val="003F65B2"/>
    <w:rsid w:val="003F6836"/>
    <w:rsid w:val="003F68DF"/>
    <w:rsid w:val="0040490C"/>
    <w:rsid w:val="00404D7C"/>
    <w:rsid w:val="0040702E"/>
    <w:rsid w:val="00410880"/>
    <w:rsid w:val="00410893"/>
    <w:rsid w:val="00410C0B"/>
    <w:rsid w:val="00413D79"/>
    <w:rsid w:val="00417470"/>
    <w:rsid w:val="00417506"/>
    <w:rsid w:val="0041775E"/>
    <w:rsid w:val="00423D36"/>
    <w:rsid w:val="00424B0F"/>
    <w:rsid w:val="00425696"/>
    <w:rsid w:val="00426CC1"/>
    <w:rsid w:val="00427A93"/>
    <w:rsid w:val="004301EC"/>
    <w:rsid w:val="00431067"/>
    <w:rsid w:val="0043487B"/>
    <w:rsid w:val="00435A0E"/>
    <w:rsid w:val="00437532"/>
    <w:rsid w:val="0043797A"/>
    <w:rsid w:val="00442F50"/>
    <w:rsid w:val="004440F7"/>
    <w:rsid w:val="004452AC"/>
    <w:rsid w:val="004459B8"/>
    <w:rsid w:val="00445D2C"/>
    <w:rsid w:val="004461F6"/>
    <w:rsid w:val="004473B6"/>
    <w:rsid w:val="0044765B"/>
    <w:rsid w:val="00447AA4"/>
    <w:rsid w:val="00450D50"/>
    <w:rsid w:val="00451762"/>
    <w:rsid w:val="0045368D"/>
    <w:rsid w:val="00453F39"/>
    <w:rsid w:val="00454033"/>
    <w:rsid w:val="00454B5E"/>
    <w:rsid w:val="00455593"/>
    <w:rsid w:val="00456633"/>
    <w:rsid w:val="00461CB5"/>
    <w:rsid w:val="004645B7"/>
    <w:rsid w:val="00465D0F"/>
    <w:rsid w:val="00466286"/>
    <w:rsid w:val="00466BEA"/>
    <w:rsid w:val="00466C35"/>
    <w:rsid w:val="0047019C"/>
    <w:rsid w:val="00470F58"/>
    <w:rsid w:val="00472B31"/>
    <w:rsid w:val="00475DB5"/>
    <w:rsid w:val="00477572"/>
    <w:rsid w:val="00477DFD"/>
    <w:rsid w:val="004857A0"/>
    <w:rsid w:val="004858A9"/>
    <w:rsid w:val="00486E3A"/>
    <w:rsid w:val="004900D5"/>
    <w:rsid w:val="004908A2"/>
    <w:rsid w:val="00493C4C"/>
    <w:rsid w:val="00494118"/>
    <w:rsid w:val="00497DF6"/>
    <w:rsid w:val="004A18CE"/>
    <w:rsid w:val="004A2CD0"/>
    <w:rsid w:val="004A2EA2"/>
    <w:rsid w:val="004A3656"/>
    <w:rsid w:val="004A3BB9"/>
    <w:rsid w:val="004A5D2B"/>
    <w:rsid w:val="004A5FBB"/>
    <w:rsid w:val="004B143B"/>
    <w:rsid w:val="004B1D51"/>
    <w:rsid w:val="004B1D6A"/>
    <w:rsid w:val="004B203F"/>
    <w:rsid w:val="004B2D18"/>
    <w:rsid w:val="004C3036"/>
    <w:rsid w:val="004C493F"/>
    <w:rsid w:val="004D032F"/>
    <w:rsid w:val="004D0F03"/>
    <w:rsid w:val="004D1A95"/>
    <w:rsid w:val="004D226C"/>
    <w:rsid w:val="004D2518"/>
    <w:rsid w:val="004D5580"/>
    <w:rsid w:val="004D77AB"/>
    <w:rsid w:val="004E0DA4"/>
    <w:rsid w:val="004E3D3B"/>
    <w:rsid w:val="004E62BD"/>
    <w:rsid w:val="004E7B7D"/>
    <w:rsid w:val="004E7DAA"/>
    <w:rsid w:val="004F0F4C"/>
    <w:rsid w:val="004F22B7"/>
    <w:rsid w:val="004F57B8"/>
    <w:rsid w:val="004F57BD"/>
    <w:rsid w:val="004F604D"/>
    <w:rsid w:val="004F62AC"/>
    <w:rsid w:val="004F6634"/>
    <w:rsid w:val="004F6907"/>
    <w:rsid w:val="00500EAD"/>
    <w:rsid w:val="00503909"/>
    <w:rsid w:val="00503D81"/>
    <w:rsid w:val="00505893"/>
    <w:rsid w:val="0050594D"/>
    <w:rsid w:val="00506A08"/>
    <w:rsid w:val="00511B2B"/>
    <w:rsid w:val="00512908"/>
    <w:rsid w:val="00512E42"/>
    <w:rsid w:val="005172AF"/>
    <w:rsid w:val="00520638"/>
    <w:rsid w:val="00520E41"/>
    <w:rsid w:val="0052197F"/>
    <w:rsid w:val="00523358"/>
    <w:rsid w:val="00523B3F"/>
    <w:rsid w:val="00525831"/>
    <w:rsid w:val="00531FF1"/>
    <w:rsid w:val="005322BD"/>
    <w:rsid w:val="005327FB"/>
    <w:rsid w:val="00534267"/>
    <w:rsid w:val="00536DAE"/>
    <w:rsid w:val="00536F92"/>
    <w:rsid w:val="0053714F"/>
    <w:rsid w:val="00537FD3"/>
    <w:rsid w:val="005415B4"/>
    <w:rsid w:val="0054166A"/>
    <w:rsid w:val="0054272D"/>
    <w:rsid w:val="005427AB"/>
    <w:rsid w:val="00542829"/>
    <w:rsid w:val="0054328C"/>
    <w:rsid w:val="00544BB9"/>
    <w:rsid w:val="00544BBD"/>
    <w:rsid w:val="005540E7"/>
    <w:rsid w:val="00554F77"/>
    <w:rsid w:val="00555B17"/>
    <w:rsid w:val="00556AD9"/>
    <w:rsid w:val="00556FE0"/>
    <w:rsid w:val="00560143"/>
    <w:rsid w:val="005644B9"/>
    <w:rsid w:val="0056469B"/>
    <w:rsid w:val="00565074"/>
    <w:rsid w:val="00565635"/>
    <w:rsid w:val="0056638C"/>
    <w:rsid w:val="00566C2E"/>
    <w:rsid w:val="00567D4D"/>
    <w:rsid w:val="0057093F"/>
    <w:rsid w:val="00570C56"/>
    <w:rsid w:val="00572EAA"/>
    <w:rsid w:val="00573C74"/>
    <w:rsid w:val="005740AA"/>
    <w:rsid w:val="00574D58"/>
    <w:rsid w:val="00580F2B"/>
    <w:rsid w:val="005816D1"/>
    <w:rsid w:val="00583506"/>
    <w:rsid w:val="0058443F"/>
    <w:rsid w:val="00585E37"/>
    <w:rsid w:val="00586096"/>
    <w:rsid w:val="005875AD"/>
    <w:rsid w:val="005921D0"/>
    <w:rsid w:val="00592B08"/>
    <w:rsid w:val="005935D8"/>
    <w:rsid w:val="0059475A"/>
    <w:rsid w:val="005947F2"/>
    <w:rsid w:val="005965FA"/>
    <w:rsid w:val="005A1029"/>
    <w:rsid w:val="005A1A47"/>
    <w:rsid w:val="005A1B0E"/>
    <w:rsid w:val="005B07F9"/>
    <w:rsid w:val="005B42B1"/>
    <w:rsid w:val="005B42F4"/>
    <w:rsid w:val="005B5679"/>
    <w:rsid w:val="005B5752"/>
    <w:rsid w:val="005B65D1"/>
    <w:rsid w:val="005C0852"/>
    <w:rsid w:val="005C19F3"/>
    <w:rsid w:val="005C3644"/>
    <w:rsid w:val="005C41E9"/>
    <w:rsid w:val="005C6730"/>
    <w:rsid w:val="005C6C68"/>
    <w:rsid w:val="005D099D"/>
    <w:rsid w:val="005D240B"/>
    <w:rsid w:val="005D3435"/>
    <w:rsid w:val="005E054B"/>
    <w:rsid w:val="005E3D69"/>
    <w:rsid w:val="005E53FF"/>
    <w:rsid w:val="005E5D99"/>
    <w:rsid w:val="005E7D7B"/>
    <w:rsid w:val="005F0967"/>
    <w:rsid w:val="005F2C04"/>
    <w:rsid w:val="005F3218"/>
    <w:rsid w:val="005F3313"/>
    <w:rsid w:val="005F3DE1"/>
    <w:rsid w:val="005F606F"/>
    <w:rsid w:val="005F6373"/>
    <w:rsid w:val="005F6F92"/>
    <w:rsid w:val="005F70BD"/>
    <w:rsid w:val="00601A7B"/>
    <w:rsid w:val="00602908"/>
    <w:rsid w:val="006060CA"/>
    <w:rsid w:val="00607DC1"/>
    <w:rsid w:val="0061090D"/>
    <w:rsid w:val="00611DA0"/>
    <w:rsid w:val="006135F4"/>
    <w:rsid w:val="006142DE"/>
    <w:rsid w:val="00615578"/>
    <w:rsid w:val="00617EA1"/>
    <w:rsid w:val="00620469"/>
    <w:rsid w:val="00620F71"/>
    <w:rsid w:val="00622C70"/>
    <w:rsid w:val="00622E6D"/>
    <w:rsid w:val="00622E97"/>
    <w:rsid w:val="00624022"/>
    <w:rsid w:val="00624337"/>
    <w:rsid w:val="00624DD2"/>
    <w:rsid w:val="00624F44"/>
    <w:rsid w:val="00627CCA"/>
    <w:rsid w:val="00630E42"/>
    <w:rsid w:val="00631E56"/>
    <w:rsid w:val="00632041"/>
    <w:rsid w:val="00632F20"/>
    <w:rsid w:val="00632F50"/>
    <w:rsid w:val="006334D6"/>
    <w:rsid w:val="00635547"/>
    <w:rsid w:val="0063698E"/>
    <w:rsid w:val="00636DF3"/>
    <w:rsid w:val="00641E50"/>
    <w:rsid w:val="00642304"/>
    <w:rsid w:val="00643728"/>
    <w:rsid w:val="006441A6"/>
    <w:rsid w:val="00645131"/>
    <w:rsid w:val="006458DC"/>
    <w:rsid w:val="00646D72"/>
    <w:rsid w:val="00647BE8"/>
    <w:rsid w:val="00647E92"/>
    <w:rsid w:val="0065044D"/>
    <w:rsid w:val="00653369"/>
    <w:rsid w:val="0065384A"/>
    <w:rsid w:val="00656108"/>
    <w:rsid w:val="006578DA"/>
    <w:rsid w:val="00662D2F"/>
    <w:rsid w:val="00662F07"/>
    <w:rsid w:val="006634DC"/>
    <w:rsid w:val="00663610"/>
    <w:rsid w:val="00664468"/>
    <w:rsid w:val="006709DD"/>
    <w:rsid w:val="006719D6"/>
    <w:rsid w:val="0067549D"/>
    <w:rsid w:val="00676AEF"/>
    <w:rsid w:val="00682A59"/>
    <w:rsid w:val="00683A52"/>
    <w:rsid w:val="00684766"/>
    <w:rsid w:val="00684993"/>
    <w:rsid w:val="006858E2"/>
    <w:rsid w:val="0068722C"/>
    <w:rsid w:val="00690827"/>
    <w:rsid w:val="00691930"/>
    <w:rsid w:val="00693699"/>
    <w:rsid w:val="00694E52"/>
    <w:rsid w:val="006A0BC7"/>
    <w:rsid w:val="006A10B6"/>
    <w:rsid w:val="006A4665"/>
    <w:rsid w:val="006B08F1"/>
    <w:rsid w:val="006B1FF0"/>
    <w:rsid w:val="006B5142"/>
    <w:rsid w:val="006C0C63"/>
    <w:rsid w:val="006C0F13"/>
    <w:rsid w:val="006C312E"/>
    <w:rsid w:val="006C4A8D"/>
    <w:rsid w:val="006C65C6"/>
    <w:rsid w:val="006C7A64"/>
    <w:rsid w:val="006C7B7B"/>
    <w:rsid w:val="006D027C"/>
    <w:rsid w:val="006D0F0C"/>
    <w:rsid w:val="006D3BE2"/>
    <w:rsid w:val="006E0B64"/>
    <w:rsid w:val="006E189F"/>
    <w:rsid w:val="006E1FF0"/>
    <w:rsid w:val="006E59CA"/>
    <w:rsid w:val="006F22D3"/>
    <w:rsid w:val="006F3EAC"/>
    <w:rsid w:val="006F511B"/>
    <w:rsid w:val="006F6F26"/>
    <w:rsid w:val="006F701D"/>
    <w:rsid w:val="006F73CC"/>
    <w:rsid w:val="006F781D"/>
    <w:rsid w:val="007000AC"/>
    <w:rsid w:val="007027E6"/>
    <w:rsid w:val="00702CAC"/>
    <w:rsid w:val="007031DC"/>
    <w:rsid w:val="00703FA9"/>
    <w:rsid w:val="00706935"/>
    <w:rsid w:val="0070721B"/>
    <w:rsid w:val="00707905"/>
    <w:rsid w:val="0071298A"/>
    <w:rsid w:val="00714001"/>
    <w:rsid w:val="00715ACE"/>
    <w:rsid w:val="007178DC"/>
    <w:rsid w:val="0072221D"/>
    <w:rsid w:val="007224F3"/>
    <w:rsid w:val="007229ED"/>
    <w:rsid w:val="00722A34"/>
    <w:rsid w:val="0072449B"/>
    <w:rsid w:val="0072537C"/>
    <w:rsid w:val="00726F7C"/>
    <w:rsid w:val="0073024E"/>
    <w:rsid w:val="00730813"/>
    <w:rsid w:val="00731D1C"/>
    <w:rsid w:val="00731F61"/>
    <w:rsid w:val="00737DF0"/>
    <w:rsid w:val="0074070D"/>
    <w:rsid w:val="00740F40"/>
    <w:rsid w:val="007446C6"/>
    <w:rsid w:val="0074730D"/>
    <w:rsid w:val="00747E2B"/>
    <w:rsid w:val="00750E1E"/>
    <w:rsid w:val="0075153C"/>
    <w:rsid w:val="00751777"/>
    <w:rsid w:val="00752315"/>
    <w:rsid w:val="00754609"/>
    <w:rsid w:val="007553C7"/>
    <w:rsid w:val="00755683"/>
    <w:rsid w:val="007558C4"/>
    <w:rsid w:val="007559EB"/>
    <w:rsid w:val="00756971"/>
    <w:rsid w:val="00756A25"/>
    <w:rsid w:val="00760178"/>
    <w:rsid w:val="00766B74"/>
    <w:rsid w:val="00767BAF"/>
    <w:rsid w:val="00770E30"/>
    <w:rsid w:val="00770FB0"/>
    <w:rsid w:val="007713D4"/>
    <w:rsid w:val="0077173A"/>
    <w:rsid w:val="00771B37"/>
    <w:rsid w:val="00772BEF"/>
    <w:rsid w:val="00772CE0"/>
    <w:rsid w:val="007732B4"/>
    <w:rsid w:val="00773D49"/>
    <w:rsid w:val="00774C13"/>
    <w:rsid w:val="00777F30"/>
    <w:rsid w:val="007818A2"/>
    <w:rsid w:val="007819B8"/>
    <w:rsid w:val="00783B3C"/>
    <w:rsid w:val="00784B6D"/>
    <w:rsid w:val="00784D37"/>
    <w:rsid w:val="007908FE"/>
    <w:rsid w:val="0079371F"/>
    <w:rsid w:val="00793855"/>
    <w:rsid w:val="00793E29"/>
    <w:rsid w:val="00794AA8"/>
    <w:rsid w:val="007968DE"/>
    <w:rsid w:val="007977AB"/>
    <w:rsid w:val="00797A94"/>
    <w:rsid w:val="007A33FE"/>
    <w:rsid w:val="007A6429"/>
    <w:rsid w:val="007A64C7"/>
    <w:rsid w:val="007B4E9F"/>
    <w:rsid w:val="007B5C16"/>
    <w:rsid w:val="007B5F5C"/>
    <w:rsid w:val="007B6A35"/>
    <w:rsid w:val="007B76B0"/>
    <w:rsid w:val="007B76F6"/>
    <w:rsid w:val="007C00FF"/>
    <w:rsid w:val="007C0DDC"/>
    <w:rsid w:val="007C1063"/>
    <w:rsid w:val="007C1AFB"/>
    <w:rsid w:val="007C1E7D"/>
    <w:rsid w:val="007C286B"/>
    <w:rsid w:val="007C31FE"/>
    <w:rsid w:val="007C3FC8"/>
    <w:rsid w:val="007C4DF8"/>
    <w:rsid w:val="007D08E6"/>
    <w:rsid w:val="007D2886"/>
    <w:rsid w:val="007D2B90"/>
    <w:rsid w:val="007D52D1"/>
    <w:rsid w:val="007D6103"/>
    <w:rsid w:val="007D6616"/>
    <w:rsid w:val="007E02B7"/>
    <w:rsid w:val="007E159D"/>
    <w:rsid w:val="007E1B42"/>
    <w:rsid w:val="007E4E47"/>
    <w:rsid w:val="007E6520"/>
    <w:rsid w:val="007E6C9A"/>
    <w:rsid w:val="007E7A9C"/>
    <w:rsid w:val="007F17E9"/>
    <w:rsid w:val="007F2053"/>
    <w:rsid w:val="007F2108"/>
    <w:rsid w:val="007F2809"/>
    <w:rsid w:val="007F4151"/>
    <w:rsid w:val="007F6876"/>
    <w:rsid w:val="007F6E8B"/>
    <w:rsid w:val="007F7CCD"/>
    <w:rsid w:val="00800134"/>
    <w:rsid w:val="00800200"/>
    <w:rsid w:val="00802A84"/>
    <w:rsid w:val="0080385C"/>
    <w:rsid w:val="008041C5"/>
    <w:rsid w:val="008049E7"/>
    <w:rsid w:val="00805C6B"/>
    <w:rsid w:val="00806EB0"/>
    <w:rsid w:val="008100F3"/>
    <w:rsid w:val="0081074E"/>
    <w:rsid w:val="00810B4B"/>
    <w:rsid w:val="00811E15"/>
    <w:rsid w:val="00812A7E"/>
    <w:rsid w:val="008138FB"/>
    <w:rsid w:val="00814642"/>
    <w:rsid w:val="00814C7F"/>
    <w:rsid w:val="00815A8F"/>
    <w:rsid w:val="0081652E"/>
    <w:rsid w:val="008166B3"/>
    <w:rsid w:val="00820766"/>
    <w:rsid w:val="008211AD"/>
    <w:rsid w:val="008218B1"/>
    <w:rsid w:val="0082252C"/>
    <w:rsid w:val="008232A9"/>
    <w:rsid w:val="00827C65"/>
    <w:rsid w:val="00830CF1"/>
    <w:rsid w:val="00830E6F"/>
    <w:rsid w:val="00833725"/>
    <w:rsid w:val="00834868"/>
    <w:rsid w:val="00834996"/>
    <w:rsid w:val="008368CC"/>
    <w:rsid w:val="00841355"/>
    <w:rsid w:val="008454D3"/>
    <w:rsid w:val="0085060C"/>
    <w:rsid w:val="00851B17"/>
    <w:rsid w:val="008524F1"/>
    <w:rsid w:val="0085337B"/>
    <w:rsid w:val="008548EA"/>
    <w:rsid w:val="00855AC6"/>
    <w:rsid w:val="008567E6"/>
    <w:rsid w:val="00857552"/>
    <w:rsid w:val="008635FD"/>
    <w:rsid w:val="00866554"/>
    <w:rsid w:val="008671B9"/>
    <w:rsid w:val="00872748"/>
    <w:rsid w:val="00872F34"/>
    <w:rsid w:val="008767CF"/>
    <w:rsid w:val="0087685D"/>
    <w:rsid w:val="00877DAD"/>
    <w:rsid w:val="008801D7"/>
    <w:rsid w:val="00883ED5"/>
    <w:rsid w:val="00884D8A"/>
    <w:rsid w:val="008901A5"/>
    <w:rsid w:val="008904DD"/>
    <w:rsid w:val="0089193F"/>
    <w:rsid w:val="0089277D"/>
    <w:rsid w:val="0089428D"/>
    <w:rsid w:val="008949B5"/>
    <w:rsid w:val="00895EA2"/>
    <w:rsid w:val="008A0AFF"/>
    <w:rsid w:val="008A20FB"/>
    <w:rsid w:val="008A2352"/>
    <w:rsid w:val="008A2BB4"/>
    <w:rsid w:val="008A3F7C"/>
    <w:rsid w:val="008A5AC0"/>
    <w:rsid w:val="008A6CD5"/>
    <w:rsid w:val="008A7BDA"/>
    <w:rsid w:val="008A7CB8"/>
    <w:rsid w:val="008B1E7E"/>
    <w:rsid w:val="008B2B12"/>
    <w:rsid w:val="008B3432"/>
    <w:rsid w:val="008B3766"/>
    <w:rsid w:val="008B6C5C"/>
    <w:rsid w:val="008B72DC"/>
    <w:rsid w:val="008C105A"/>
    <w:rsid w:val="008C31CF"/>
    <w:rsid w:val="008C336D"/>
    <w:rsid w:val="008C453B"/>
    <w:rsid w:val="008C4746"/>
    <w:rsid w:val="008C6175"/>
    <w:rsid w:val="008C7D13"/>
    <w:rsid w:val="008D1C36"/>
    <w:rsid w:val="008D2233"/>
    <w:rsid w:val="008D2C4E"/>
    <w:rsid w:val="008D2E84"/>
    <w:rsid w:val="008D5EC3"/>
    <w:rsid w:val="008E0D19"/>
    <w:rsid w:val="008E2A9C"/>
    <w:rsid w:val="008E2F06"/>
    <w:rsid w:val="008E43CF"/>
    <w:rsid w:val="008E4538"/>
    <w:rsid w:val="008E5BE9"/>
    <w:rsid w:val="008E5D8F"/>
    <w:rsid w:val="008E664F"/>
    <w:rsid w:val="008E6725"/>
    <w:rsid w:val="008E7845"/>
    <w:rsid w:val="008F3BEF"/>
    <w:rsid w:val="008F7485"/>
    <w:rsid w:val="008F7613"/>
    <w:rsid w:val="008F778D"/>
    <w:rsid w:val="009025A3"/>
    <w:rsid w:val="009025DC"/>
    <w:rsid w:val="00902823"/>
    <w:rsid w:val="00903CC5"/>
    <w:rsid w:val="00903D6B"/>
    <w:rsid w:val="00904FBA"/>
    <w:rsid w:val="0090639B"/>
    <w:rsid w:val="0091058D"/>
    <w:rsid w:val="00913EF8"/>
    <w:rsid w:val="00920507"/>
    <w:rsid w:val="0092079E"/>
    <w:rsid w:val="009239CB"/>
    <w:rsid w:val="00924394"/>
    <w:rsid w:val="009309C5"/>
    <w:rsid w:val="0093163E"/>
    <w:rsid w:val="00932CCE"/>
    <w:rsid w:val="00935DB4"/>
    <w:rsid w:val="00937B34"/>
    <w:rsid w:val="00940AF3"/>
    <w:rsid w:val="00940D2D"/>
    <w:rsid w:val="00940E9A"/>
    <w:rsid w:val="00943217"/>
    <w:rsid w:val="00943C39"/>
    <w:rsid w:val="00944B42"/>
    <w:rsid w:val="00945B48"/>
    <w:rsid w:val="00946191"/>
    <w:rsid w:val="00946867"/>
    <w:rsid w:val="00947060"/>
    <w:rsid w:val="00947CE0"/>
    <w:rsid w:val="00951194"/>
    <w:rsid w:val="009514BD"/>
    <w:rsid w:val="00951806"/>
    <w:rsid w:val="00952CEC"/>
    <w:rsid w:val="00953A8C"/>
    <w:rsid w:val="0095522C"/>
    <w:rsid w:val="00955780"/>
    <w:rsid w:val="00955DE7"/>
    <w:rsid w:val="00960176"/>
    <w:rsid w:val="00960D5E"/>
    <w:rsid w:val="00961713"/>
    <w:rsid w:val="00965663"/>
    <w:rsid w:val="00966BCA"/>
    <w:rsid w:val="00971744"/>
    <w:rsid w:val="00972044"/>
    <w:rsid w:val="009734AD"/>
    <w:rsid w:val="00975226"/>
    <w:rsid w:val="009803F6"/>
    <w:rsid w:val="00980BDD"/>
    <w:rsid w:val="009810A4"/>
    <w:rsid w:val="00984646"/>
    <w:rsid w:val="00986378"/>
    <w:rsid w:val="00987EDE"/>
    <w:rsid w:val="009910BC"/>
    <w:rsid w:val="00996CD4"/>
    <w:rsid w:val="00997AC2"/>
    <w:rsid w:val="009A06F0"/>
    <w:rsid w:val="009A13CA"/>
    <w:rsid w:val="009A1E72"/>
    <w:rsid w:val="009A47FE"/>
    <w:rsid w:val="009A6005"/>
    <w:rsid w:val="009A7BD3"/>
    <w:rsid w:val="009B76B9"/>
    <w:rsid w:val="009B7755"/>
    <w:rsid w:val="009C1A02"/>
    <w:rsid w:val="009C2BA8"/>
    <w:rsid w:val="009C3C04"/>
    <w:rsid w:val="009C4C60"/>
    <w:rsid w:val="009C7B18"/>
    <w:rsid w:val="009D06EA"/>
    <w:rsid w:val="009D3A4B"/>
    <w:rsid w:val="009D4E3D"/>
    <w:rsid w:val="009D5ABB"/>
    <w:rsid w:val="009D6011"/>
    <w:rsid w:val="009D654B"/>
    <w:rsid w:val="009D7E99"/>
    <w:rsid w:val="009E10A6"/>
    <w:rsid w:val="009E1503"/>
    <w:rsid w:val="009E298F"/>
    <w:rsid w:val="009E4067"/>
    <w:rsid w:val="009E411F"/>
    <w:rsid w:val="009F4F35"/>
    <w:rsid w:val="009F67A8"/>
    <w:rsid w:val="009F79FC"/>
    <w:rsid w:val="00A015F6"/>
    <w:rsid w:val="00A02ED9"/>
    <w:rsid w:val="00A07693"/>
    <w:rsid w:val="00A10700"/>
    <w:rsid w:val="00A162AF"/>
    <w:rsid w:val="00A17C93"/>
    <w:rsid w:val="00A20277"/>
    <w:rsid w:val="00A213FA"/>
    <w:rsid w:val="00A21438"/>
    <w:rsid w:val="00A227F2"/>
    <w:rsid w:val="00A234F0"/>
    <w:rsid w:val="00A23F73"/>
    <w:rsid w:val="00A2462D"/>
    <w:rsid w:val="00A2541B"/>
    <w:rsid w:val="00A25707"/>
    <w:rsid w:val="00A27C62"/>
    <w:rsid w:val="00A30D78"/>
    <w:rsid w:val="00A31D29"/>
    <w:rsid w:val="00A33073"/>
    <w:rsid w:val="00A34ED4"/>
    <w:rsid w:val="00A35039"/>
    <w:rsid w:val="00A36691"/>
    <w:rsid w:val="00A37B60"/>
    <w:rsid w:val="00A37FA3"/>
    <w:rsid w:val="00A400B1"/>
    <w:rsid w:val="00A41ADA"/>
    <w:rsid w:val="00A446EC"/>
    <w:rsid w:val="00A47204"/>
    <w:rsid w:val="00A56335"/>
    <w:rsid w:val="00A60477"/>
    <w:rsid w:val="00A62BC8"/>
    <w:rsid w:val="00A66061"/>
    <w:rsid w:val="00A66810"/>
    <w:rsid w:val="00A7022C"/>
    <w:rsid w:val="00A713A0"/>
    <w:rsid w:val="00A7210C"/>
    <w:rsid w:val="00A736D9"/>
    <w:rsid w:val="00A74C98"/>
    <w:rsid w:val="00A75058"/>
    <w:rsid w:val="00A83845"/>
    <w:rsid w:val="00A853F1"/>
    <w:rsid w:val="00A860D8"/>
    <w:rsid w:val="00A879CD"/>
    <w:rsid w:val="00A90AC0"/>
    <w:rsid w:val="00A91980"/>
    <w:rsid w:val="00A92E5D"/>
    <w:rsid w:val="00A930AC"/>
    <w:rsid w:val="00A94C31"/>
    <w:rsid w:val="00A94DF3"/>
    <w:rsid w:val="00A95887"/>
    <w:rsid w:val="00A9678F"/>
    <w:rsid w:val="00AA416C"/>
    <w:rsid w:val="00AA470D"/>
    <w:rsid w:val="00AA7E2E"/>
    <w:rsid w:val="00AB0987"/>
    <w:rsid w:val="00AB1512"/>
    <w:rsid w:val="00AB1B9C"/>
    <w:rsid w:val="00AB2512"/>
    <w:rsid w:val="00AB338C"/>
    <w:rsid w:val="00AB4F2C"/>
    <w:rsid w:val="00AB5F61"/>
    <w:rsid w:val="00AB62CE"/>
    <w:rsid w:val="00AC1478"/>
    <w:rsid w:val="00AC1776"/>
    <w:rsid w:val="00AC5FFB"/>
    <w:rsid w:val="00AC72E2"/>
    <w:rsid w:val="00AD4948"/>
    <w:rsid w:val="00AD4F43"/>
    <w:rsid w:val="00AD52EB"/>
    <w:rsid w:val="00AE034C"/>
    <w:rsid w:val="00AE2348"/>
    <w:rsid w:val="00AE23A1"/>
    <w:rsid w:val="00AE25F6"/>
    <w:rsid w:val="00AE2818"/>
    <w:rsid w:val="00AE2E78"/>
    <w:rsid w:val="00AE3A3A"/>
    <w:rsid w:val="00AE4F45"/>
    <w:rsid w:val="00AE5475"/>
    <w:rsid w:val="00AF11E5"/>
    <w:rsid w:val="00AF1A20"/>
    <w:rsid w:val="00AF3683"/>
    <w:rsid w:val="00AF3AA9"/>
    <w:rsid w:val="00B0205A"/>
    <w:rsid w:val="00B04C99"/>
    <w:rsid w:val="00B069A9"/>
    <w:rsid w:val="00B079C8"/>
    <w:rsid w:val="00B10177"/>
    <w:rsid w:val="00B123A6"/>
    <w:rsid w:val="00B12D18"/>
    <w:rsid w:val="00B12E5A"/>
    <w:rsid w:val="00B13C42"/>
    <w:rsid w:val="00B13E6F"/>
    <w:rsid w:val="00B15464"/>
    <w:rsid w:val="00B15A44"/>
    <w:rsid w:val="00B15E33"/>
    <w:rsid w:val="00B16472"/>
    <w:rsid w:val="00B16CFB"/>
    <w:rsid w:val="00B21B16"/>
    <w:rsid w:val="00B23C09"/>
    <w:rsid w:val="00B240EB"/>
    <w:rsid w:val="00B24162"/>
    <w:rsid w:val="00B25907"/>
    <w:rsid w:val="00B264D3"/>
    <w:rsid w:val="00B30CA6"/>
    <w:rsid w:val="00B31BD4"/>
    <w:rsid w:val="00B32C33"/>
    <w:rsid w:val="00B41398"/>
    <w:rsid w:val="00B416C8"/>
    <w:rsid w:val="00B425DD"/>
    <w:rsid w:val="00B457CC"/>
    <w:rsid w:val="00B458D7"/>
    <w:rsid w:val="00B47870"/>
    <w:rsid w:val="00B514B9"/>
    <w:rsid w:val="00B52D71"/>
    <w:rsid w:val="00B550C7"/>
    <w:rsid w:val="00B557E8"/>
    <w:rsid w:val="00B5591B"/>
    <w:rsid w:val="00B5774D"/>
    <w:rsid w:val="00B577C3"/>
    <w:rsid w:val="00B57FD1"/>
    <w:rsid w:val="00B61CF8"/>
    <w:rsid w:val="00B624B3"/>
    <w:rsid w:val="00B65B57"/>
    <w:rsid w:val="00B67D48"/>
    <w:rsid w:val="00B67FB8"/>
    <w:rsid w:val="00B701DB"/>
    <w:rsid w:val="00B72358"/>
    <w:rsid w:val="00B72829"/>
    <w:rsid w:val="00B758F8"/>
    <w:rsid w:val="00B76662"/>
    <w:rsid w:val="00B77FB5"/>
    <w:rsid w:val="00B80435"/>
    <w:rsid w:val="00B80E43"/>
    <w:rsid w:val="00B82F11"/>
    <w:rsid w:val="00B83095"/>
    <w:rsid w:val="00B83EBE"/>
    <w:rsid w:val="00B84D97"/>
    <w:rsid w:val="00B85842"/>
    <w:rsid w:val="00B85CC4"/>
    <w:rsid w:val="00B879D8"/>
    <w:rsid w:val="00B87F47"/>
    <w:rsid w:val="00B91D4E"/>
    <w:rsid w:val="00B928C5"/>
    <w:rsid w:val="00B9742F"/>
    <w:rsid w:val="00BA46A1"/>
    <w:rsid w:val="00BA5BA0"/>
    <w:rsid w:val="00BA617C"/>
    <w:rsid w:val="00BA68D7"/>
    <w:rsid w:val="00BA6D36"/>
    <w:rsid w:val="00BB00CD"/>
    <w:rsid w:val="00BB3A42"/>
    <w:rsid w:val="00BB5196"/>
    <w:rsid w:val="00BB5DF9"/>
    <w:rsid w:val="00BB6219"/>
    <w:rsid w:val="00BC558D"/>
    <w:rsid w:val="00BC6375"/>
    <w:rsid w:val="00BC7386"/>
    <w:rsid w:val="00BD015D"/>
    <w:rsid w:val="00BD02C3"/>
    <w:rsid w:val="00BD03FA"/>
    <w:rsid w:val="00BD0A14"/>
    <w:rsid w:val="00BD1222"/>
    <w:rsid w:val="00BD1E48"/>
    <w:rsid w:val="00BD1F89"/>
    <w:rsid w:val="00BD496A"/>
    <w:rsid w:val="00BD5AAC"/>
    <w:rsid w:val="00BD7656"/>
    <w:rsid w:val="00BE5C21"/>
    <w:rsid w:val="00BF1561"/>
    <w:rsid w:val="00BF2B04"/>
    <w:rsid w:val="00BF3051"/>
    <w:rsid w:val="00BF43B2"/>
    <w:rsid w:val="00BF5DAD"/>
    <w:rsid w:val="00BF639E"/>
    <w:rsid w:val="00BF673A"/>
    <w:rsid w:val="00BF70BD"/>
    <w:rsid w:val="00C0037C"/>
    <w:rsid w:val="00C01423"/>
    <w:rsid w:val="00C01B22"/>
    <w:rsid w:val="00C01B29"/>
    <w:rsid w:val="00C04025"/>
    <w:rsid w:val="00C10F35"/>
    <w:rsid w:val="00C136FD"/>
    <w:rsid w:val="00C15A74"/>
    <w:rsid w:val="00C1633A"/>
    <w:rsid w:val="00C1716D"/>
    <w:rsid w:val="00C17D98"/>
    <w:rsid w:val="00C214D5"/>
    <w:rsid w:val="00C21A78"/>
    <w:rsid w:val="00C26F9A"/>
    <w:rsid w:val="00C31EEB"/>
    <w:rsid w:val="00C369A6"/>
    <w:rsid w:val="00C36F90"/>
    <w:rsid w:val="00C4014C"/>
    <w:rsid w:val="00C41AD3"/>
    <w:rsid w:val="00C44EA9"/>
    <w:rsid w:val="00C46747"/>
    <w:rsid w:val="00C50469"/>
    <w:rsid w:val="00C54B39"/>
    <w:rsid w:val="00C55F28"/>
    <w:rsid w:val="00C57853"/>
    <w:rsid w:val="00C6000B"/>
    <w:rsid w:val="00C60CC6"/>
    <w:rsid w:val="00C642EC"/>
    <w:rsid w:val="00C64500"/>
    <w:rsid w:val="00C6533A"/>
    <w:rsid w:val="00C65361"/>
    <w:rsid w:val="00C662B1"/>
    <w:rsid w:val="00C7078F"/>
    <w:rsid w:val="00C709BD"/>
    <w:rsid w:val="00C71D1B"/>
    <w:rsid w:val="00C73D68"/>
    <w:rsid w:val="00C7521D"/>
    <w:rsid w:val="00C759A0"/>
    <w:rsid w:val="00C76C22"/>
    <w:rsid w:val="00C7784D"/>
    <w:rsid w:val="00C82A86"/>
    <w:rsid w:val="00C846DB"/>
    <w:rsid w:val="00C868C6"/>
    <w:rsid w:val="00C8711B"/>
    <w:rsid w:val="00C873C3"/>
    <w:rsid w:val="00C9147C"/>
    <w:rsid w:val="00C954F6"/>
    <w:rsid w:val="00C95D2F"/>
    <w:rsid w:val="00C972E4"/>
    <w:rsid w:val="00CA0570"/>
    <w:rsid w:val="00CA0AD8"/>
    <w:rsid w:val="00CA2794"/>
    <w:rsid w:val="00CA6612"/>
    <w:rsid w:val="00CA7272"/>
    <w:rsid w:val="00CA7D34"/>
    <w:rsid w:val="00CB141F"/>
    <w:rsid w:val="00CB2330"/>
    <w:rsid w:val="00CB5463"/>
    <w:rsid w:val="00CB6BB4"/>
    <w:rsid w:val="00CB6FB9"/>
    <w:rsid w:val="00CC51FB"/>
    <w:rsid w:val="00CD069A"/>
    <w:rsid w:val="00CD233F"/>
    <w:rsid w:val="00CD3D78"/>
    <w:rsid w:val="00CD6351"/>
    <w:rsid w:val="00CD6483"/>
    <w:rsid w:val="00CD6858"/>
    <w:rsid w:val="00CD7478"/>
    <w:rsid w:val="00CE056A"/>
    <w:rsid w:val="00CE3FCD"/>
    <w:rsid w:val="00CE43B3"/>
    <w:rsid w:val="00CE58B8"/>
    <w:rsid w:val="00CF1E57"/>
    <w:rsid w:val="00CF3DC7"/>
    <w:rsid w:val="00D01737"/>
    <w:rsid w:val="00D064CD"/>
    <w:rsid w:val="00D066B0"/>
    <w:rsid w:val="00D07A74"/>
    <w:rsid w:val="00D10E05"/>
    <w:rsid w:val="00D114B7"/>
    <w:rsid w:val="00D12B09"/>
    <w:rsid w:val="00D134BB"/>
    <w:rsid w:val="00D13568"/>
    <w:rsid w:val="00D13AD9"/>
    <w:rsid w:val="00D1466D"/>
    <w:rsid w:val="00D170E7"/>
    <w:rsid w:val="00D1733D"/>
    <w:rsid w:val="00D17D26"/>
    <w:rsid w:val="00D17F75"/>
    <w:rsid w:val="00D21C71"/>
    <w:rsid w:val="00D2273A"/>
    <w:rsid w:val="00D236F3"/>
    <w:rsid w:val="00D30305"/>
    <w:rsid w:val="00D34A1E"/>
    <w:rsid w:val="00D34AC6"/>
    <w:rsid w:val="00D369CB"/>
    <w:rsid w:val="00D36A57"/>
    <w:rsid w:val="00D373E6"/>
    <w:rsid w:val="00D3758A"/>
    <w:rsid w:val="00D40D35"/>
    <w:rsid w:val="00D427B5"/>
    <w:rsid w:val="00D43346"/>
    <w:rsid w:val="00D4564D"/>
    <w:rsid w:val="00D46687"/>
    <w:rsid w:val="00D46FB4"/>
    <w:rsid w:val="00D502A2"/>
    <w:rsid w:val="00D511A1"/>
    <w:rsid w:val="00D52926"/>
    <w:rsid w:val="00D53B77"/>
    <w:rsid w:val="00D53CC0"/>
    <w:rsid w:val="00D5498E"/>
    <w:rsid w:val="00D56207"/>
    <w:rsid w:val="00D5696D"/>
    <w:rsid w:val="00D56BAB"/>
    <w:rsid w:val="00D56E8E"/>
    <w:rsid w:val="00D56F9C"/>
    <w:rsid w:val="00D5709D"/>
    <w:rsid w:val="00D5781A"/>
    <w:rsid w:val="00D61602"/>
    <w:rsid w:val="00D631F0"/>
    <w:rsid w:val="00D6321B"/>
    <w:rsid w:val="00D64EC8"/>
    <w:rsid w:val="00D72007"/>
    <w:rsid w:val="00D74877"/>
    <w:rsid w:val="00D751DD"/>
    <w:rsid w:val="00D77646"/>
    <w:rsid w:val="00D83427"/>
    <w:rsid w:val="00D838B3"/>
    <w:rsid w:val="00D849EF"/>
    <w:rsid w:val="00D9259A"/>
    <w:rsid w:val="00D93D56"/>
    <w:rsid w:val="00D93FFF"/>
    <w:rsid w:val="00D97D81"/>
    <w:rsid w:val="00DA03FF"/>
    <w:rsid w:val="00DA07DA"/>
    <w:rsid w:val="00DA1542"/>
    <w:rsid w:val="00DA1C6D"/>
    <w:rsid w:val="00DA6D5C"/>
    <w:rsid w:val="00DB2BF7"/>
    <w:rsid w:val="00DB3EA9"/>
    <w:rsid w:val="00DB43CD"/>
    <w:rsid w:val="00DB511D"/>
    <w:rsid w:val="00DB64B4"/>
    <w:rsid w:val="00DB7C3A"/>
    <w:rsid w:val="00DC08ED"/>
    <w:rsid w:val="00DC2607"/>
    <w:rsid w:val="00DC3948"/>
    <w:rsid w:val="00DC6FB4"/>
    <w:rsid w:val="00DD312B"/>
    <w:rsid w:val="00DD4E18"/>
    <w:rsid w:val="00DD582F"/>
    <w:rsid w:val="00DE01F7"/>
    <w:rsid w:val="00DE0344"/>
    <w:rsid w:val="00DE38D8"/>
    <w:rsid w:val="00DE4C3C"/>
    <w:rsid w:val="00DE6650"/>
    <w:rsid w:val="00DE72C2"/>
    <w:rsid w:val="00DE7FF8"/>
    <w:rsid w:val="00DF04D2"/>
    <w:rsid w:val="00DF0A43"/>
    <w:rsid w:val="00DF16EF"/>
    <w:rsid w:val="00DF3AFF"/>
    <w:rsid w:val="00DF559C"/>
    <w:rsid w:val="00DF6DA7"/>
    <w:rsid w:val="00DF751C"/>
    <w:rsid w:val="00E04583"/>
    <w:rsid w:val="00E048F3"/>
    <w:rsid w:val="00E05D25"/>
    <w:rsid w:val="00E05F46"/>
    <w:rsid w:val="00E128D1"/>
    <w:rsid w:val="00E12B16"/>
    <w:rsid w:val="00E1712A"/>
    <w:rsid w:val="00E1763B"/>
    <w:rsid w:val="00E202C5"/>
    <w:rsid w:val="00E21E1F"/>
    <w:rsid w:val="00E225B1"/>
    <w:rsid w:val="00E2271F"/>
    <w:rsid w:val="00E24EF3"/>
    <w:rsid w:val="00E25549"/>
    <w:rsid w:val="00E26CFC"/>
    <w:rsid w:val="00E26D9D"/>
    <w:rsid w:val="00E27D84"/>
    <w:rsid w:val="00E3068C"/>
    <w:rsid w:val="00E31C7A"/>
    <w:rsid w:val="00E32E16"/>
    <w:rsid w:val="00E366B5"/>
    <w:rsid w:val="00E36D40"/>
    <w:rsid w:val="00E4006C"/>
    <w:rsid w:val="00E4061B"/>
    <w:rsid w:val="00E40D80"/>
    <w:rsid w:val="00E44194"/>
    <w:rsid w:val="00E44BC0"/>
    <w:rsid w:val="00E50FFB"/>
    <w:rsid w:val="00E52B42"/>
    <w:rsid w:val="00E5352D"/>
    <w:rsid w:val="00E53828"/>
    <w:rsid w:val="00E56C3A"/>
    <w:rsid w:val="00E5788C"/>
    <w:rsid w:val="00E602DA"/>
    <w:rsid w:val="00E60792"/>
    <w:rsid w:val="00E61DDB"/>
    <w:rsid w:val="00E64435"/>
    <w:rsid w:val="00E67AF1"/>
    <w:rsid w:val="00E7045D"/>
    <w:rsid w:val="00E70673"/>
    <w:rsid w:val="00E70A24"/>
    <w:rsid w:val="00E7396B"/>
    <w:rsid w:val="00E759A6"/>
    <w:rsid w:val="00E772D8"/>
    <w:rsid w:val="00E80BA9"/>
    <w:rsid w:val="00E816F8"/>
    <w:rsid w:val="00E841CA"/>
    <w:rsid w:val="00E84BCE"/>
    <w:rsid w:val="00E85DE5"/>
    <w:rsid w:val="00E861FF"/>
    <w:rsid w:val="00E87146"/>
    <w:rsid w:val="00E9230F"/>
    <w:rsid w:val="00E93927"/>
    <w:rsid w:val="00E972E6"/>
    <w:rsid w:val="00EA02D1"/>
    <w:rsid w:val="00EA25D5"/>
    <w:rsid w:val="00EA47FB"/>
    <w:rsid w:val="00EA5545"/>
    <w:rsid w:val="00EA5A28"/>
    <w:rsid w:val="00EA60E7"/>
    <w:rsid w:val="00EA61D3"/>
    <w:rsid w:val="00EA6484"/>
    <w:rsid w:val="00EA6ED6"/>
    <w:rsid w:val="00EB045A"/>
    <w:rsid w:val="00EB3075"/>
    <w:rsid w:val="00EB3E1B"/>
    <w:rsid w:val="00EB407A"/>
    <w:rsid w:val="00EB4E11"/>
    <w:rsid w:val="00EB76BE"/>
    <w:rsid w:val="00EC18CC"/>
    <w:rsid w:val="00EC2CA6"/>
    <w:rsid w:val="00EC5FAD"/>
    <w:rsid w:val="00EC69BD"/>
    <w:rsid w:val="00EC69D9"/>
    <w:rsid w:val="00ED09FB"/>
    <w:rsid w:val="00ED2B6F"/>
    <w:rsid w:val="00ED2D28"/>
    <w:rsid w:val="00ED6901"/>
    <w:rsid w:val="00ED7A98"/>
    <w:rsid w:val="00EE2B79"/>
    <w:rsid w:val="00EE2C48"/>
    <w:rsid w:val="00EE2E9F"/>
    <w:rsid w:val="00EE5176"/>
    <w:rsid w:val="00EE56EC"/>
    <w:rsid w:val="00EE5ED5"/>
    <w:rsid w:val="00EE79F1"/>
    <w:rsid w:val="00EE7C4F"/>
    <w:rsid w:val="00EF032B"/>
    <w:rsid w:val="00EF16DE"/>
    <w:rsid w:val="00EF1B8A"/>
    <w:rsid w:val="00EF29FC"/>
    <w:rsid w:val="00EF2C0A"/>
    <w:rsid w:val="00EF5243"/>
    <w:rsid w:val="00EF62CA"/>
    <w:rsid w:val="00EF664E"/>
    <w:rsid w:val="00F00272"/>
    <w:rsid w:val="00F01FD3"/>
    <w:rsid w:val="00F02557"/>
    <w:rsid w:val="00F0513E"/>
    <w:rsid w:val="00F10639"/>
    <w:rsid w:val="00F12A70"/>
    <w:rsid w:val="00F13E4B"/>
    <w:rsid w:val="00F14E1A"/>
    <w:rsid w:val="00F16F84"/>
    <w:rsid w:val="00F24287"/>
    <w:rsid w:val="00F25BDC"/>
    <w:rsid w:val="00F26247"/>
    <w:rsid w:val="00F26BC6"/>
    <w:rsid w:val="00F26F55"/>
    <w:rsid w:val="00F2781B"/>
    <w:rsid w:val="00F31F3C"/>
    <w:rsid w:val="00F34B05"/>
    <w:rsid w:val="00F35A4E"/>
    <w:rsid w:val="00F35C4E"/>
    <w:rsid w:val="00F36C07"/>
    <w:rsid w:val="00F3717B"/>
    <w:rsid w:val="00F41261"/>
    <w:rsid w:val="00F41335"/>
    <w:rsid w:val="00F41E06"/>
    <w:rsid w:val="00F42B16"/>
    <w:rsid w:val="00F4478D"/>
    <w:rsid w:val="00F44F7A"/>
    <w:rsid w:val="00F45022"/>
    <w:rsid w:val="00F46464"/>
    <w:rsid w:val="00F466C7"/>
    <w:rsid w:val="00F468CE"/>
    <w:rsid w:val="00F46D03"/>
    <w:rsid w:val="00F47F67"/>
    <w:rsid w:val="00F505A8"/>
    <w:rsid w:val="00F523DD"/>
    <w:rsid w:val="00F52D89"/>
    <w:rsid w:val="00F53DBB"/>
    <w:rsid w:val="00F55783"/>
    <w:rsid w:val="00F56587"/>
    <w:rsid w:val="00F56FAE"/>
    <w:rsid w:val="00F624C0"/>
    <w:rsid w:val="00F66089"/>
    <w:rsid w:val="00F708E1"/>
    <w:rsid w:val="00F72162"/>
    <w:rsid w:val="00F7392A"/>
    <w:rsid w:val="00F73C22"/>
    <w:rsid w:val="00F743E9"/>
    <w:rsid w:val="00F80B03"/>
    <w:rsid w:val="00F863A5"/>
    <w:rsid w:val="00F86AEC"/>
    <w:rsid w:val="00F91EB5"/>
    <w:rsid w:val="00F932EA"/>
    <w:rsid w:val="00F93E6D"/>
    <w:rsid w:val="00F94E41"/>
    <w:rsid w:val="00F9652C"/>
    <w:rsid w:val="00F966B0"/>
    <w:rsid w:val="00F96F20"/>
    <w:rsid w:val="00F96F75"/>
    <w:rsid w:val="00F96FA8"/>
    <w:rsid w:val="00F9703A"/>
    <w:rsid w:val="00F976F0"/>
    <w:rsid w:val="00FA0DBD"/>
    <w:rsid w:val="00FA172F"/>
    <w:rsid w:val="00FA23EF"/>
    <w:rsid w:val="00FA32DF"/>
    <w:rsid w:val="00FA500C"/>
    <w:rsid w:val="00FA59AF"/>
    <w:rsid w:val="00FA6337"/>
    <w:rsid w:val="00FA7FD5"/>
    <w:rsid w:val="00FB05E9"/>
    <w:rsid w:val="00FB1874"/>
    <w:rsid w:val="00FB337C"/>
    <w:rsid w:val="00FB4F80"/>
    <w:rsid w:val="00FB51BA"/>
    <w:rsid w:val="00FB581A"/>
    <w:rsid w:val="00FB7517"/>
    <w:rsid w:val="00FB7C89"/>
    <w:rsid w:val="00FC071A"/>
    <w:rsid w:val="00FC22A8"/>
    <w:rsid w:val="00FC282B"/>
    <w:rsid w:val="00FC2A25"/>
    <w:rsid w:val="00FC38D5"/>
    <w:rsid w:val="00FC6527"/>
    <w:rsid w:val="00FD08F8"/>
    <w:rsid w:val="00FD15E8"/>
    <w:rsid w:val="00FD4AED"/>
    <w:rsid w:val="00FD5664"/>
    <w:rsid w:val="00FD7303"/>
    <w:rsid w:val="00FD7741"/>
    <w:rsid w:val="00FE0BFB"/>
    <w:rsid w:val="00FE29D8"/>
    <w:rsid w:val="00FE2C44"/>
    <w:rsid w:val="00FE3225"/>
    <w:rsid w:val="00FE6213"/>
    <w:rsid w:val="00FE6A8E"/>
    <w:rsid w:val="00FE7D74"/>
    <w:rsid w:val="00FF0BDF"/>
    <w:rsid w:val="00FF3F8C"/>
    <w:rsid w:val="00FF4583"/>
    <w:rsid w:val="00FF69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character" w:customStyle="1" w:styleId="UnresolvedMention2">
    <w:name w:val="Unresolved Mention2"/>
    <w:basedOn w:val="DefaultParagraphFont"/>
    <w:uiPriority w:val="99"/>
    <w:semiHidden/>
    <w:unhideWhenUsed/>
    <w:rsid w:val="008548EA"/>
    <w:rPr>
      <w:color w:val="605E5C"/>
      <w:shd w:val="clear" w:color="auto" w:fill="E1DFDD"/>
    </w:rPr>
  </w:style>
  <w:style w:type="character" w:styleId="Strong">
    <w:name w:val="Strong"/>
    <w:basedOn w:val="DefaultParagraphFont"/>
    <w:uiPriority w:val="22"/>
    <w:qFormat/>
    <w:rsid w:val="00560143"/>
    <w:rPr>
      <w:b/>
      <w:bCs/>
    </w:rPr>
  </w:style>
  <w:style w:type="character" w:styleId="UnresolvedMention">
    <w:name w:val="Unresolved Mention"/>
    <w:basedOn w:val="DefaultParagraphFont"/>
    <w:uiPriority w:val="99"/>
    <w:semiHidden/>
    <w:unhideWhenUsed/>
    <w:rsid w:val="005B42B1"/>
    <w:rPr>
      <w:color w:val="605E5C"/>
      <w:shd w:val="clear" w:color="auto" w:fill="E1DFDD"/>
    </w:rPr>
  </w:style>
  <w:style w:type="character" w:customStyle="1" w:styleId="key">
    <w:name w:val="key"/>
    <w:basedOn w:val="DefaultParagraphFont"/>
    <w:rsid w:val="00984646"/>
  </w:style>
  <w:style w:type="character" w:customStyle="1" w:styleId="number">
    <w:name w:val="number"/>
    <w:basedOn w:val="DefaultParagraphFont"/>
    <w:rsid w:val="00984646"/>
  </w:style>
  <w:style w:type="character" w:customStyle="1" w:styleId="string">
    <w:name w:val="string"/>
    <w:basedOn w:val="DefaultParagraphFont"/>
    <w:rsid w:val="00984646"/>
  </w:style>
  <w:style w:type="character" w:customStyle="1" w:styleId="boolean">
    <w:name w:val="boolean"/>
    <w:basedOn w:val="DefaultParagraphFont"/>
    <w:rsid w:val="00984646"/>
  </w:style>
  <w:style w:type="paragraph" w:customStyle="1" w:styleId="Header4">
    <w:name w:val="Header 4"/>
    <w:basedOn w:val="Normal"/>
    <w:link w:val="Header4Char"/>
    <w:qFormat/>
    <w:rsid w:val="00E2271F"/>
    <w:pPr>
      <w:spacing w:beforeLines="100" w:before="240" w:after="20"/>
    </w:pPr>
    <w:rPr>
      <w:rFonts w:ascii="Arial" w:hAnsi="Arial" w:cs="Arial"/>
      <w:b/>
      <w:u w:val="single"/>
    </w:rPr>
  </w:style>
  <w:style w:type="paragraph" w:customStyle="1" w:styleId="msonormal0">
    <w:name w:val="msonormal"/>
    <w:basedOn w:val="Normal"/>
    <w:rsid w:val="00E2271F"/>
    <w:pPr>
      <w:spacing w:before="100" w:beforeAutospacing="1" w:after="100" w:afterAutospacing="1"/>
    </w:pPr>
  </w:style>
  <w:style w:type="character" w:customStyle="1" w:styleId="Header4Char">
    <w:name w:val="Header 4 Char"/>
    <w:basedOn w:val="DefaultParagraphFont"/>
    <w:link w:val="Header4"/>
    <w:rsid w:val="00E2271F"/>
    <w:rPr>
      <w:rFonts w:ascii="Arial" w:eastAsia="Times New Roman" w:hAnsi="Arial" w:cs="Arial"/>
      <w:b/>
      <w:u w:val="single"/>
      <w:lang w:eastAsia="zh-CN"/>
    </w:rPr>
  </w:style>
  <w:style w:type="table" w:styleId="TableGrid">
    <w:name w:val="Table Grid"/>
    <w:basedOn w:val="TableNormal"/>
    <w:uiPriority w:val="39"/>
    <w:rsid w:val="004B2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301807"/>
    <w:rPr>
      <w:rFonts w:ascii="Calibri" w:hAnsi="Calibri" w:cs="Calibri" w:hint="default"/>
      <w:b w:val="0"/>
      <w:bCs w:val="0"/>
      <w:i w:val="0"/>
      <w:iCs w:val="0"/>
      <w:color w:val="3AA2E3"/>
      <w:sz w:val="34"/>
      <w:szCs w:val="3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5616661">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5922880">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08621910">
      <w:bodyDiv w:val="1"/>
      <w:marLeft w:val="0"/>
      <w:marRight w:val="0"/>
      <w:marTop w:val="0"/>
      <w:marBottom w:val="0"/>
      <w:divBdr>
        <w:top w:val="none" w:sz="0" w:space="0" w:color="auto"/>
        <w:left w:val="none" w:sz="0" w:space="0" w:color="auto"/>
        <w:bottom w:val="none" w:sz="0" w:space="0" w:color="auto"/>
        <w:right w:val="none" w:sz="0" w:space="0" w:color="auto"/>
      </w:divBdr>
      <w:divsChild>
        <w:div w:id="1179195197">
          <w:marLeft w:val="-240"/>
          <w:marRight w:val="-240"/>
          <w:marTop w:val="0"/>
          <w:marBottom w:val="0"/>
          <w:divBdr>
            <w:top w:val="none" w:sz="0" w:space="0" w:color="auto"/>
            <w:left w:val="none" w:sz="0" w:space="0" w:color="auto"/>
            <w:bottom w:val="none" w:sz="0" w:space="0" w:color="auto"/>
            <w:right w:val="none" w:sz="0" w:space="0" w:color="auto"/>
          </w:divBdr>
          <w:divsChild>
            <w:div w:id="1548373273">
              <w:marLeft w:val="0"/>
              <w:marRight w:val="0"/>
              <w:marTop w:val="0"/>
              <w:marBottom w:val="0"/>
              <w:divBdr>
                <w:top w:val="none" w:sz="0" w:space="0" w:color="auto"/>
                <w:left w:val="none" w:sz="0" w:space="0" w:color="auto"/>
                <w:bottom w:val="none" w:sz="0" w:space="0" w:color="auto"/>
                <w:right w:val="none" w:sz="0" w:space="0" w:color="auto"/>
              </w:divBdr>
              <w:divsChild>
                <w:div w:id="10216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78562951">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6906052">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2431931">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9859669">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2648365">
      <w:bodyDiv w:val="1"/>
      <w:marLeft w:val="0"/>
      <w:marRight w:val="0"/>
      <w:marTop w:val="0"/>
      <w:marBottom w:val="0"/>
      <w:divBdr>
        <w:top w:val="none" w:sz="0" w:space="0" w:color="auto"/>
        <w:left w:val="none" w:sz="0" w:space="0" w:color="auto"/>
        <w:bottom w:val="none" w:sz="0" w:space="0" w:color="auto"/>
        <w:right w:val="none" w:sz="0" w:space="0" w:color="auto"/>
      </w:divBdr>
      <w:divsChild>
        <w:div w:id="1340618878">
          <w:marLeft w:val="0"/>
          <w:marRight w:val="0"/>
          <w:marTop w:val="0"/>
          <w:marBottom w:val="0"/>
          <w:divBdr>
            <w:top w:val="single" w:sz="6" w:space="0" w:color="CCCCCC"/>
            <w:left w:val="single" w:sz="6" w:space="0" w:color="CCCCCC"/>
            <w:bottom w:val="single" w:sz="6" w:space="0" w:color="CCCCCC"/>
            <w:right w:val="single" w:sz="6" w:space="0" w:color="CCCCCC"/>
          </w:divBdr>
        </w:div>
      </w:divsChild>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0778656">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393483">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6807997">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297869">
      <w:bodyDiv w:val="1"/>
      <w:marLeft w:val="0"/>
      <w:marRight w:val="0"/>
      <w:marTop w:val="0"/>
      <w:marBottom w:val="0"/>
      <w:divBdr>
        <w:top w:val="none" w:sz="0" w:space="0" w:color="auto"/>
        <w:left w:val="none" w:sz="0" w:space="0" w:color="auto"/>
        <w:bottom w:val="none" w:sz="0" w:space="0" w:color="auto"/>
        <w:right w:val="none" w:sz="0" w:space="0" w:color="auto"/>
      </w:divBdr>
      <w:divsChild>
        <w:div w:id="208274078">
          <w:marLeft w:val="-240"/>
          <w:marRight w:val="-240"/>
          <w:marTop w:val="0"/>
          <w:marBottom w:val="0"/>
          <w:divBdr>
            <w:top w:val="none" w:sz="0" w:space="0" w:color="auto"/>
            <w:left w:val="none" w:sz="0" w:space="0" w:color="auto"/>
            <w:bottom w:val="none" w:sz="0" w:space="0" w:color="auto"/>
            <w:right w:val="none" w:sz="0" w:space="0" w:color="auto"/>
          </w:divBdr>
          <w:divsChild>
            <w:div w:id="1710763281">
              <w:marLeft w:val="0"/>
              <w:marRight w:val="0"/>
              <w:marTop w:val="0"/>
              <w:marBottom w:val="0"/>
              <w:divBdr>
                <w:top w:val="none" w:sz="0" w:space="0" w:color="auto"/>
                <w:left w:val="none" w:sz="0" w:space="0" w:color="auto"/>
                <w:bottom w:val="none" w:sz="0" w:space="0" w:color="auto"/>
                <w:right w:val="none" w:sz="0" w:space="0" w:color="auto"/>
              </w:divBdr>
              <w:divsChild>
                <w:div w:id="10540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t-health-analytics-1.us-east-1.elasticbeanstalk.com/#/cohortdefinition/634"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http://gt-health-analytics-1.us-east-1.elasticbeanstalk.com/#/cohortdefinition/633"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gt-health-analytics-1.us-east-1.elasticbeanstalk.com/#/cohortdefinition/632"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85F819-13A5-4EA1-8889-6BB9A732B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5</TotalTime>
  <Pages>11</Pages>
  <Words>11911</Words>
  <Characters>67898</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Case Study #3 – Antibiotics</vt:lpstr>
    </vt:vector>
  </TitlesOfParts>
  <Company/>
  <LinksUpToDate>false</LinksUpToDate>
  <CharactersWithSpaces>7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3 – Antibiotics</dc:title>
  <dc:subject>CS6440 Intro Health Informatics, 2020 Spring</dc:subject>
  <dc:creator>Xia, Hui</dc:creator>
  <cp:keywords/>
  <dc:description/>
  <cp:lastModifiedBy>Huang, Shuyan</cp:lastModifiedBy>
  <cp:revision>243</cp:revision>
  <cp:lastPrinted>2020-03-06T21:21:00Z</cp:lastPrinted>
  <dcterms:created xsi:type="dcterms:W3CDTF">2020-03-04T12:59:00Z</dcterms:created>
  <dcterms:modified xsi:type="dcterms:W3CDTF">2020-03-06T21: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333c85-3c77-37a7-b7de-56f257e83a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